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A85603">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Conway-Maxwell </w:t>
      </w:r>
      <w:r w:rsidRPr="00D27569">
        <w:rPr>
          <w:b/>
          <w:sz w:val="32"/>
        </w:rPr>
        <w:t>Poisson variability</w:t>
      </w:r>
    </w:p>
    <w:p w14:paraId="6CA7FF22" w14:textId="422767D7" w:rsidR="00BE6663" w:rsidRDefault="00D27569" w:rsidP="00A85603">
      <w:pPr>
        <w:spacing w:line="240" w:lineRule="auto"/>
        <w:rPr>
          <w:vertAlign w:val="superscript"/>
        </w:rPr>
      </w:pPr>
      <w:proofErr w:type="spellStart"/>
      <w:r>
        <w:t>Ganchao</w:t>
      </w:r>
      <w:proofErr w:type="spellEnd"/>
      <w:r>
        <w:t xml:space="preserve">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A85603">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A85603">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A85603">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A85603">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A85603">
      <w:pPr>
        <w:spacing w:line="240" w:lineRule="auto"/>
        <w:rPr>
          <w:i/>
          <w:iCs/>
          <w:sz w:val="22"/>
          <w:szCs w:val="22"/>
        </w:rPr>
      </w:pPr>
    </w:p>
    <w:p w14:paraId="3B027550" w14:textId="104DCA0B" w:rsidR="00FB7416" w:rsidRPr="00380037" w:rsidRDefault="00FB7416" w:rsidP="00A85603">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A85603">
      <w:pPr>
        <w:spacing w:line="240" w:lineRule="auto"/>
      </w:pPr>
    </w:p>
    <w:p w14:paraId="43508875" w14:textId="294D973D" w:rsidR="00BE6663" w:rsidRPr="00DD52B2" w:rsidRDefault="00DD52B2" w:rsidP="00A85603">
      <w:pPr>
        <w:pStyle w:val="Heading1"/>
        <w:spacing w:line="240" w:lineRule="auto"/>
        <w:rPr>
          <w:lang w:bidi="fa-IR"/>
        </w:rPr>
      </w:pPr>
      <w:r w:rsidRPr="00DD52B2">
        <w:t>Abstract</w:t>
      </w:r>
    </w:p>
    <w:p w14:paraId="69400D35" w14:textId="764EC6E2" w:rsidR="00DD52B2" w:rsidRDefault="005D3516" w:rsidP="00A85603">
      <w:pPr>
        <w:spacing w:line="240" w:lineRule="auto"/>
      </w:pPr>
      <w:r w:rsidRPr="005D3516">
        <w:t>In many areas of the brain, neural spiking activity covaries with features of the external world, such as sensory stimuli or an animal’s movement. Experimental findings suggest that the variability of neural activity changes over time and may provide information about the external world beyond the information provided by the average neural activity. To flexibly track time-varying neural response properties, here we developed a dynamic model with Conway-Maxwell-Poisson (</w:t>
      </w:r>
      <w:r w:rsidR="0098434A">
        <w:t>CMP</w:t>
      </w:r>
      <w:r w:rsidRPr="005D3516">
        <w:t xml:space="preserve">) observations. The </w:t>
      </w:r>
      <w:r w:rsidR="0042431C">
        <w:t>CMP distribution</w:t>
      </w:r>
      <w:r w:rsidRPr="005D3516">
        <w:t xml:space="preserve"> can flexibly describe firing patter</w:t>
      </w:r>
      <w:r w:rsidR="008360E2">
        <w:t>n</w:t>
      </w:r>
      <w:r w:rsidRPr="005D3516">
        <w:t xml:space="preserve">s that are both under- and over-dispersed relative to the Poisson distribution. Here we track parameters of the </w:t>
      </w:r>
      <w:r w:rsidR="0042431C">
        <w:t>CMP</w:t>
      </w:r>
      <w:r w:rsidRPr="005D3516">
        <w:t xml:space="preserve"> distribution as they vary over time. Using simulations, we show that a </w:t>
      </w:r>
      <w:r w:rsidR="00473F0C">
        <w:t>n</w:t>
      </w:r>
      <w:r w:rsidRPr="005D3516">
        <w:t>ormal approximation can accurately track dynamics in state vectors for both the mean and dispersion parameters. We then fit our model to neural data from neurons in V1 area</w:t>
      </w:r>
      <w:r>
        <w:t xml:space="preserve"> and </w:t>
      </w:r>
      <w:r w:rsidRPr="005D3516">
        <w:t xml:space="preserve">“place cells” in the hippocampus. We find that this method out-performs previous </w:t>
      </w:r>
      <w:r>
        <w:t>dynamic</w:t>
      </w:r>
      <w:r w:rsidRPr="005D3516">
        <w:t xml:space="preserve"> m</w:t>
      </w:r>
      <w:r>
        <w:t>odel</w:t>
      </w:r>
      <w:r w:rsidRPr="005D3516">
        <w:t xml:space="preserve"> based on the Poisson distribution. This model provides a flexible framework for tracking time-varying non-Poisson count data and may also have applications beyond neuroscience.</w:t>
      </w:r>
    </w:p>
    <w:p w14:paraId="2504BC55" w14:textId="77777777" w:rsidR="00A77AAA" w:rsidRDefault="00A77AAA" w:rsidP="00A85603">
      <w:pPr>
        <w:spacing w:line="240" w:lineRule="auto"/>
      </w:pPr>
    </w:p>
    <w:p w14:paraId="2757A12E" w14:textId="79F150A4" w:rsidR="0076109C" w:rsidRPr="0076109C" w:rsidRDefault="00DD52B2" w:rsidP="00A85603">
      <w:pPr>
        <w:pStyle w:val="Heading1"/>
        <w:spacing w:line="240" w:lineRule="auto"/>
      </w:pPr>
      <w:r w:rsidRPr="00DD52B2">
        <w:t>Introduction</w:t>
      </w:r>
    </w:p>
    <w:p w14:paraId="5FF937F0" w14:textId="77777777" w:rsidR="00147751" w:rsidRDefault="00A733DD" w:rsidP="00A85603">
      <w:pPr>
        <w:spacing w:line="240" w:lineRule="auto"/>
      </w:pPr>
      <w:r>
        <w:t>The neural spiking activities will change across the time</w:t>
      </w:r>
      <w:r w:rsidR="009902F2">
        <w:t>, even in the controlled settings</w:t>
      </w:r>
      <w:r w:rsidR="00013BF2">
        <w:t xml:space="preserve"> with constant stimuli.</w:t>
      </w:r>
      <w:r w:rsidR="00F770C2">
        <w:t xml:space="preserve"> There is growing evidence that not only mean of neural response is non-stationary, but the variability also varies. The drift in both mean and variance provide information about</w:t>
      </w:r>
      <w:r w:rsidR="00E873EF">
        <w:t xml:space="preserve"> the external world. In most previous research, the neural variability is assumed to be Poisson distributed. However, many experiments suggest that the neurons can be substantially more or less variable than Poisson.</w:t>
      </w:r>
    </w:p>
    <w:p w14:paraId="4B006F07" w14:textId="77777777" w:rsidR="00147751" w:rsidRDefault="00147751" w:rsidP="00A85603">
      <w:pPr>
        <w:spacing w:line="240" w:lineRule="auto"/>
      </w:pPr>
    </w:p>
    <w:p w14:paraId="57E5054C" w14:textId="055C6C99" w:rsidR="0076109C" w:rsidRDefault="00147751" w:rsidP="00A85603">
      <w:pPr>
        <w:spacing w:line="240" w:lineRule="auto"/>
      </w:pPr>
      <w:r>
        <w:t>To flexibly track time-varying neural response, in</w:t>
      </w:r>
      <w:r w:rsidR="00004F4E">
        <w:t xml:space="preserve"> terms of both mean and variance, we developed a dynamic </w:t>
      </w:r>
      <w:r w:rsidR="005B5F04">
        <w:t>GLM</w:t>
      </w:r>
      <w:r w:rsidR="00004F4E">
        <w:t xml:space="preserve"> with Conway-Maxwell-Poisson (CMP) observations.</w:t>
      </w:r>
      <w:r w:rsidR="00F770C2">
        <w:t xml:space="preserve"> </w:t>
      </w:r>
      <w:r w:rsidR="00004F4E">
        <w:t>The CMP distribution can flexibly account for both over- and under-dispersion in spike count data.</w:t>
      </w:r>
      <w:r w:rsidR="005B5F04">
        <w:t xml:space="preserve"> To get the closed</w:t>
      </w:r>
      <w:r w:rsidR="00FF4591">
        <w:t>-form</w:t>
      </w:r>
      <w:r w:rsidR="005B5F04">
        <w:t xml:space="preserve"> posterior for state vectors with CMP likelihood, we </w:t>
      </w:r>
      <w:r w:rsidR="000F6AD4">
        <w:t xml:space="preserve">fit the model using a global Gaussian approximation (the Laplace approximation). The procedure can be done efficiently because of the Markovian assumption in state space. </w:t>
      </w:r>
      <w:r w:rsidR="004642BA">
        <w:t>We further provide an efficient way to estimate the process noise. After illustrating the proposed method by simulations, we applied it to neurons in</w:t>
      </w:r>
      <w:r w:rsidR="00FF0DB1">
        <w:t xml:space="preserve"> </w:t>
      </w:r>
      <w:r w:rsidR="004642BA">
        <w:t>V1 area and “place cells” in the hippocampus. The new method</w:t>
      </w:r>
      <w:r w:rsidR="001B7AED">
        <w:t xml:space="preserve"> can</w:t>
      </w:r>
      <w:r w:rsidR="004642BA">
        <w:t xml:space="preserve"> not only capture more information</w:t>
      </w:r>
      <w:r w:rsidR="007F1946">
        <w:t xml:space="preserve">, </w:t>
      </w:r>
      <w:r w:rsidR="001B7AED">
        <w:t>i.e.,</w:t>
      </w:r>
      <w:r w:rsidR="007F1946">
        <w:t xml:space="preserve"> dynamics in mean and variance, but also outperforms previous method</w:t>
      </w:r>
      <w:r w:rsidR="00293505">
        <w:t>s</w:t>
      </w:r>
      <w:r w:rsidR="007F1946">
        <w:t xml:space="preserve"> based on Poisson </w:t>
      </w:r>
      <w:r w:rsidR="001B7AED">
        <w:t>assumptions</w:t>
      </w:r>
      <w:r w:rsidR="007F1946">
        <w:t>.</w:t>
      </w:r>
    </w:p>
    <w:p w14:paraId="46F87BF6" w14:textId="5D62F93F" w:rsidR="00A733DD" w:rsidRDefault="00A733DD" w:rsidP="00A85603">
      <w:pPr>
        <w:spacing w:line="240" w:lineRule="auto"/>
      </w:pPr>
    </w:p>
    <w:p w14:paraId="3900CFB0" w14:textId="78795E65" w:rsidR="00A733DD" w:rsidRDefault="00A733DD" w:rsidP="00A85603">
      <w:pPr>
        <w:spacing w:line="240" w:lineRule="auto"/>
      </w:pPr>
    </w:p>
    <w:p w14:paraId="63274692" w14:textId="21B96134" w:rsidR="00004F4E" w:rsidRDefault="00004F4E" w:rsidP="00A85603">
      <w:pPr>
        <w:spacing w:line="240" w:lineRule="auto"/>
      </w:pPr>
    </w:p>
    <w:p w14:paraId="3FBF928C" w14:textId="77777777" w:rsidR="00004F4E" w:rsidRDefault="00004F4E" w:rsidP="00A85603">
      <w:pPr>
        <w:spacing w:line="240" w:lineRule="auto"/>
      </w:pPr>
    </w:p>
    <w:p w14:paraId="339A2FB1" w14:textId="77777777" w:rsidR="0076109C" w:rsidRDefault="0076109C" w:rsidP="00A85603">
      <w:pPr>
        <w:spacing w:line="240" w:lineRule="auto"/>
      </w:pPr>
    </w:p>
    <w:p w14:paraId="6A3C9164" w14:textId="5BC1C472" w:rsidR="00D27569" w:rsidRPr="00D27569" w:rsidRDefault="00D27569" w:rsidP="00A85603">
      <w:pPr>
        <w:spacing w:line="240" w:lineRule="auto"/>
      </w:pPr>
      <w:r>
        <w:lastRenderedPageBreak/>
        <w:t>Drift…</w:t>
      </w:r>
    </w:p>
    <w:p w14:paraId="7A6CA480" w14:textId="6A8D9795" w:rsidR="00D27569" w:rsidRDefault="00D27569" w:rsidP="00A85603">
      <w:pPr>
        <w:spacing w:line="240" w:lineRule="auto"/>
      </w:pPr>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A85603">
      <w:pPr>
        <w:spacing w:line="240" w:lineRule="auto"/>
      </w:pPr>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A85603">
      <w:pPr>
        <w:spacing w:line="240" w:lineRule="auto"/>
      </w:pPr>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A85603">
      <w:pPr>
        <w:spacing w:line="240" w:lineRule="auto"/>
      </w:pPr>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A85603">
      <w:pPr>
        <w:spacing w:line="240" w:lineRule="auto"/>
      </w:pPr>
    </w:p>
    <w:p w14:paraId="4917D0E2" w14:textId="5DD11624" w:rsidR="0037119A" w:rsidRDefault="0037119A" w:rsidP="00A85603">
      <w:pPr>
        <w:spacing w:line="240" w:lineRule="auto"/>
      </w:pPr>
      <w:r>
        <w:t>Stability…</w:t>
      </w:r>
    </w:p>
    <w:p w14:paraId="394B3F64" w14:textId="1A4B06D3" w:rsidR="0037119A" w:rsidRDefault="0037119A" w:rsidP="00A85603">
      <w:pPr>
        <w:spacing w:line="240" w:lineRule="auto"/>
      </w:pPr>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A85603">
      <w:pPr>
        <w:spacing w:line="240" w:lineRule="auto"/>
      </w:pPr>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A85603">
      <w:pPr>
        <w:spacing w:line="240" w:lineRule="auto"/>
      </w:pPr>
    </w:p>
    <w:p w14:paraId="22EAE154" w14:textId="1BF86E0F" w:rsidR="0015688E" w:rsidRDefault="0015688E" w:rsidP="00A85603">
      <w:pPr>
        <w:spacing w:line="240" w:lineRule="auto"/>
      </w:pPr>
      <w:r>
        <w:t>[some amount of drift is functional] adaptation/plasticity…</w:t>
      </w:r>
    </w:p>
    <w:p w14:paraId="0207198C" w14:textId="6556126F" w:rsidR="0015688E" w:rsidRDefault="0015688E" w:rsidP="00A85603">
      <w:pPr>
        <w:spacing w:line="240" w:lineRule="auto"/>
      </w:pPr>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A85603">
      <w:pPr>
        <w:spacing w:line="240" w:lineRule="auto"/>
      </w:pPr>
    </w:p>
    <w:p w14:paraId="727BDF4E" w14:textId="3B6EABA4" w:rsidR="00D27569" w:rsidRDefault="00D27569" w:rsidP="00A85603">
      <w:pPr>
        <w:spacing w:line="240" w:lineRule="auto"/>
      </w:pPr>
      <w:r>
        <w:t>Variability…</w:t>
      </w:r>
    </w:p>
    <w:p w14:paraId="555F4B6D" w14:textId="76830E7C" w:rsidR="00D27569" w:rsidRDefault="00D27569" w:rsidP="00A85603">
      <w:pPr>
        <w:spacing w:line="240" w:lineRule="auto"/>
      </w:pPr>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A85603">
      <w:pPr>
        <w:spacing w:line="240" w:lineRule="auto"/>
      </w:pPr>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A85603">
      <w:pPr>
        <w:spacing w:line="240" w:lineRule="auto"/>
      </w:pPr>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A85603">
      <w:pPr>
        <w:spacing w:line="240" w:lineRule="auto"/>
      </w:pPr>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A85603">
      <w:pPr>
        <w:spacing w:line="240" w:lineRule="auto"/>
      </w:pPr>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A85603">
      <w:pPr>
        <w:spacing w:line="240" w:lineRule="auto"/>
      </w:pPr>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A85603">
      <w:pPr>
        <w:spacing w:line="240" w:lineRule="auto"/>
      </w:pPr>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A85603">
      <w:pPr>
        <w:spacing w:line="240" w:lineRule="auto"/>
      </w:pPr>
    </w:p>
    <w:p w14:paraId="3D00276B" w14:textId="7CD3FE77" w:rsidR="00D27569" w:rsidRDefault="00D27569" w:rsidP="00A85603">
      <w:pPr>
        <w:spacing w:line="240" w:lineRule="auto"/>
      </w:pPr>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A85603">
      <w:pPr>
        <w:spacing w:line="240" w:lineRule="auto"/>
      </w:pPr>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A85603">
      <w:pPr>
        <w:spacing w:line="240" w:lineRule="auto"/>
      </w:pPr>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A85603">
      <w:pPr>
        <w:spacing w:line="240" w:lineRule="auto"/>
      </w:pPr>
    </w:p>
    <w:p w14:paraId="46AF113D" w14:textId="69CD3DF2" w:rsidR="005C79AE" w:rsidRDefault="00DD52B2" w:rsidP="00A85603">
      <w:pPr>
        <w:pStyle w:val="Heading1"/>
        <w:spacing w:line="240" w:lineRule="auto"/>
      </w:pPr>
      <w:r w:rsidRPr="009229B8">
        <w:t>Methods</w:t>
      </w:r>
    </w:p>
    <w:p w14:paraId="1663A715" w14:textId="2FFC75EE" w:rsidR="00025328" w:rsidRPr="003616AB" w:rsidRDefault="00025328" w:rsidP="00A85603">
      <w:pPr>
        <w:spacing w:line="240" w:lineRule="auto"/>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r w:rsidR="001441CA">
        <w:rPr>
          <w:color w:val="FF0000"/>
        </w:rPr>
        <w:t xml:space="preserve">Although the CMP distribution allows us to flexibly model non-Poisson variability, one major challenge with using this model is that there are no closed-form </w:t>
      </w:r>
      <w:r w:rsidR="00FF4591">
        <w:rPr>
          <w:color w:val="FF0000"/>
        </w:rPr>
        <w:t>posteriors</w:t>
      </w:r>
      <w:r w:rsidR="001441CA">
        <w:rPr>
          <w:color w:val="FF0000"/>
        </w:rPr>
        <w:t xml:space="preserve"> </w:t>
      </w:r>
      <w:r w:rsidR="00C40E86">
        <w:rPr>
          <w:color w:val="FF0000"/>
        </w:rPr>
        <w:t>for the CMP likelihood</w:t>
      </w:r>
      <w:r w:rsidR="00920285" w:rsidRPr="003616AB">
        <w:rPr>
          <w:color w:val="FF0000"/>
        </w:rPr>
        <w:t xml:space="preserve">. </w:t>
      </w:r>
      <w:r w:rsidR="00C40E86">
        <w:rPr>
          <w:color w:val="FF0000"/>
        </w:rPr>
        <w:t>Here</w:t>
      </w:r>
      <w:r w:rsidR="00920285" w:rsidRPr="003616AB">
        <w:rPr>
          <w:color w:val="FF0000"/>
        </w:rPr>
        <w:t xml:space="preserve">, we </w:t>
      </w:r>
      <w:r w:rsidR="00C40E86">
        <w:rPr>
          <w:color w:val="FF0000"/>
        </w:rPr>
        <w:t>fit the model using a</w:t>
      </w:r>
      <w:r w:rsidR="00920285" w:rsidRPr="003616AB">
        <w:rPr>
          <w:color w:val="FF0000"/>
        </w:rPr>
        <w:t xml:space="preserve"> global Gaussian approximation</w:t>
      </w:r>
      <w:r w:rsidR="00C40E86">
        <w:rPr>
          <w:color w:val="FF0000"/>
        </w:rPr>
        <w:t>, and we discuss s</w:t>
      </w:r>
      <w:r w:rsidR="00920285" w:rsidRPr="003616AB">
        <w:rPr>
          <w:color w:val="FF0000"/>
        </w:rPr>
        <w:t>everal</w:t>
      </w:r>
      <w:r w:rsidR="00C40E86">
        <w:rPr>
          <w:color w:val="FF0000"/>
        </w:rPr>
        <w:t xml:space="preserve"> additional technical</w:t>
      </w:r>
      <w:r w:rsidR="00920285" w:rsidRPr="003616AB">
        <w:rPr>
          <w:color w:val="FF0000"/>
        </w:rPr>
        <w:t xml:space="preserve"> challenges </w:t>
      </w:r>
      <w:r w:rsidR="00C40E86">
        <w:rPr>
          <w:color w:val="FF0000"/>
        </w:rPr>
        <w:t>that arise when using the</w:t>
      </w:r>
      <w:r w:rsidR="00920285" w:rsidRPr="003616AB">
        <w:rPr>
          <w:color w:val="FF0000"/>
        </w:rPr>
        <w:t xml:space="preserve"> CMP distribution </w:t>
      </w:r>
      <w:r w:rsidR="00C40E86">
        <w:rPr>
          <w:color w:val="FF0000"/>
        </w:rPr>
        <w:t>with a</w:t>
      </w:r>
      <w:r w:rsidR="00C40E86" w:rsidRPr="003616AB">
        <w:rPr>
          <w:color w:val="FF0000"/>
        </w:rPr>
        <w:t xml:space="preserve"> </w:t>
      </w:r>
      <w:r w:rsidR="003616AB" w:rsidRPr="003616AB">
        <w:rPr>
          <w:color w:val="FF0000"/>
        </w:rPr>
        <w:t>dynamic GLM</w:t>
      </w:r>
      <w:r w:rsidR="008C3A8C">
        <w:rPr>
          <w:color w:val="FF0000"/>
        </w:rPr>
        <w:t>.</w:t>
      </w:r>
    </w:p>
    <w:p w14:paraId="77E3F3CC" w14:textId="77777777" w:rsidR="00AD4F7B" w:rsidRPr="00AD4F7B" w:rsidRDefault="00AD4F7B" w:rsidP="00A85603">
      <w:pPr>
        <w:spacing w:line="240" w:lineRule="auto"/>
      </w:pPr>
    </w:p>
    <w:p w14:paraId="66F73B61" w14:textId="11510487" w:rsidR="001D2909" w:rsidRDefault="004A666A" w:rsidP="00A85603">
      <w:pPr>
        <w:pStyle w:val="Heading2"/>
        <w:spacing w:line="240" w:lineRule="auto"/>
      </w:pPr>
      <w:r>
        <w:t>Dynamic Conway-Maxwell Poisson Model</w:t>
      </w:r>
    </w:p>
    <w:p w14:paraId="12C5CB20" w14:textId="3D7B3F97" w:rsidR="003616AB" w:rsidRDefault="003616AB" w:rsidP="00A85603">
      <w:pPr>
        <w:spacing w:line="240" w:lineRule="auto"/>
      </w:pPr>
    </w:p>
    <w:p w14:paraId="6EF143CC" w14:textId="1E7EB904" w:rsidR="00DC75C2" w:rsidRDefault="008C3A8C" w:rsidP="00A85603">
      <w:pPr>
        <w:spacing w:line="240" w:lineRule="auto"/>
      </w:pPr>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A85603">
      <w:pPr>
        <w:spacing w:line="240" w:lineRule="auto"/>
      </w:pPr>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A85603">
      <w:pPr>
        <w:spacing w:line="240" w:lineRule="auto"/>
      </w:pPr>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w:t>
      </w:r>
      <w:proofErr w:type="gramStart"/>
      <w:r>
        <w:t>i.e.</w:t>
      </w:r>
      <w:proofErr w:type="gramEnd"/>
      <w:r>
        <w:t xml:space="preserv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A85603">
      <w:pPr>
        <w:spacing w:line="240" w:lineRule="auto"/>
      </w:pPr>
    </w:p>
    <w:p w14:paraId="296CCD7F" w14:textId="6794C72A" w:rsidR="00D971CF" w:rsidRDefault="00DC75C2" w:rsidP="00A85603">
      <w:pPr>
        <w:spacing w:line="240" w:lineRule="auto"/>
      </w:pPr>
      <w:r>
        <w:lastRenderedPageBreak/>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r w:rsidR="00F151AB">
        <w:t>The</w:t>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r w:rsidR="004A666A">
        <w:t>progress linearly with a Gaussian noise</w:t>
      </w:r>
      <w:r w:rsidR="00560F5D">
        <w:t>.</w:t>
      </w:r>
    </w:p>
    <w:p w14:paraId="53801843" w14:textId="77777777" w:rsidR="00D971CF" w:rsidRDefault="00D971CF" w:rsidP="00A85603">
      <w:pPr>
        <w:spacing w:line="240" w:lineRule="auto"/>
      </w:pPr>
    </w:p>
    <w:p w14:paraId="3D2E9EB4" w14:textId="267915E1" w:rsidR="00CD06DF" w:rsidRDefault="003D1FBB" w:rsidP="00A85603">
      <w:pPr>
        <w:spacing w:line="240" w:lineRule="auto"/>
      </w:pPr>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137EA9" w:rsidP="00A85603">
      <w:pPr>
        <w:spacing w:line="240" w:lineRule="auto"/>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A85603">
      <w:pPr>
        <w:spacing w:line="240" w:lineRule="auto"/>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16B917F9" w14:textId="5949B7D6" w:rsidR="00AD4F7B" w:rsidRDefault="009B61C5" w:rsidP="00A85603">
      <w:pPr>
        <w:spacing w:line="240" w:lineRule="auto"/>
      </w:pPr>
      <w:r w:rsidRPr="009B61C5">
        <w:t xml:space="preserve">Given the initial state mea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t>,</w:t>
      </w:r>
      <w:r w:rsidRPr="009B61C5">
        <w:t xml:space="preserve"> covariance</w:t>
      </w:r>
      <w:r>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0</m:t>
            </m:r>
          </m:sub>
        </m:sSub>
      </m:oMath>
      <w:r w:rsidRPr="009B61C5">
        <w:t>, linear dynamics</w:t>
      </w:r>
      <w:r>
        <w:t xml:space="preserve"> </w:t>
      </w:r>
      <m:oMath>
        <m:r>
          <m:rPr>
            <m:sty m:val="bi"/>
          </m:rPr>
          <w:rPr>
            <w:rFonts w:ascii="Cambria Math" w:hAnsi="Cambria Math"/>
          </w:rPr>
          <m:t>F</m:t>
        </m:r>
      </m:oMath>
      <w:r w:rsidRPr="009B61C5">
        <w:t xml:space="preserve"> and process covariance</w:t>
      </w:r>
      <w:r>
        <w:t xml:space="preserve"> </w:t>
      </w:r>
      <m:oMath>
        <m:r>
          <m:rPr>
            <m:sty m:val="bi"/>
          </m:rPr>
          <w:rPr>
            <w:rFonts w:ascii="Cambria Math" w:hAnsi="Cambria Math"/>
          </w:rPr>
          <m:t>Q</m:t>
        </m:r>
      </m:oMath>
      <w:r w:rsidRPr="009B61C5">
        <w:t>.</w:t>
      </w:r>
    </w:p>
    <w:p w14:paraId="1129EEF8" w14:textId="77777777" w:rsidR="003D1FBB" w:rsidRPr="00FD2241" w:rsidRDefault="003D1FBB" w:rsidP="00A85603">
      <w:pPr>
        <w:spacing w:line="240" w:lineRule="auto"/>
      </w:pPr>
    </w:p>
    <w:p w14:paraId="40B7B8CC" w14:textId="7DADF6FE" w:rsidR="00937DF4" w:rsidRDefault="004E7FA2" w:rsidP="00A85603">
      <w:pPr>
        <w:pStyle w:val="Heading2"/>
        <w:spacing w:line="240" w:lineRule="auto"/>
      </w:pPr>
      <w:r>
        <w:t>Inference</w:t>
      </w:r>
      <w:r w:rsidR="007E7CE1">
        <w:t xml:space="preserve"> by </w:t>
      </w:r>
      <w:r w:rsidR="00C51C1F">
        <w:t>Gaussian</w:t>
      </w:r>
      <w:r w:rsidR="007E7CE1">
        <w:t xml:space="preserve"> approximation</w:t>
      </w:r>
    </w:p>
    <w:p w14:paraId="12A728CA" w14:textId="532612CC" w:rsidR="000C23DB" w:rsidRDefault="004E7FA2" w:rsidP="00A85603">
      <w:pPr>
        <w:spacing w:line="240" w:lineRule="auto"/>
      </w:pPr>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137EA9" w:rsidP="00A85603">
      <w:pPr>
        <w:spacing w:line="240" w:lineRule="auto"/>
      </w:pPr>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26156CBF" w:rsidR="00B57F42" w:rsidRDefault="005976BA" w:rsidP="00A85603">
      <w:pPr>
        <w:spacing w:line="240" w:lineRule="auto"/>
      </w:pPr>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A85603">
      <w:pPr>
        <w:spacing w:line="240" w:lineRule="auto"/>
      </w:pPr>
    </w:p>
    <w:p w14:paraId="083075E7" w14:textId="3F97F11F" w:rsidR="000E3875" w:rsidRDefault="007B6297" w:rsidP="00A85603">
      <w:pPr>
        <w:spacing w:line="240" w:lineRule="auto"/>
      </w:pPr>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E61ED">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E61ED">
        <w:rPr>
          <w:rFonts w:hint="eastAsia"/>
        </w:rPr>
        <w:instrText>ng probabilistic argument to obtain the leading term in the asymptotic expansion of Z (</w:instrText>
      </w:r>
      <w:r w:rsidR="006E61ED">
        <w:rPr>
          <w:rFonts w:hint="eastAsia"/>
        </w:rPr>
        <w:instrText>λ</w:instrText>
      </w:r>
      <w:r w:rsidR="006E61ED">
        <w:rPr>
          <w:rFonts w:hint="eastAsia"/>
        </w:rPr>
        <w:instrText xml:space="preserve">, </w:instrText>
      </w:r>
      <w:r w:rsidR="006E61ED">
        <w:rPr>
          <w:rFonts w:hint="eastAsia"/>
        </w:rPr>
        <w:instrText>ν</w:instrText>
      </w:r>
      <w:r w:rsidR="006E61ED">
        <w:rPr>
          <w:rFonts w:hint="eastAsia"/>
        </w:rPr>
        <w:instrText xml:space="preserve">) in the limit </w:instrText>
      </w:r>
      <w:r w:rsidR="006E61ED">
        <w:rPr>
          <w:rFonts w:hint="eastAsia"/>
        </w:rPr>
        <w:instrText>λ</w:instrText>
      </w:r>
      <w:r w:rsidR="006E61ED">
        <w:rPr>
          <w:rFonts w:hint="eastAsia"/>
        </w:rPr>
        <w:instrText xml:space="preserve"> </w:instrText>
      </w:r>
      <w:r w:rsidR="006E61ED">
        <w:rPr>
          <w:rFonts w:hint="eastAsia"/>
        </w:rPr>
        <w:instrText>→</w:instrText>
      </w:r>
      <w:r w:rsidR="006E61ED">
        <w:rPr>
          <w:rFonts w:hint="eastAsia"/>
        </w:rPr>
        <w:instrText xml:space="preserve"> </w:instrText>
      </w:r>
      <w:r w:rsidR="006E61ED">
        <w:rPr>
          <w:rFonts w:hint="eastAsia"/>
        </w:rPr>
        <w:instrText>∞</w:instrText>
      </w:r>
      <w:r w:rsidR="006E61ED">
        <w:rPr>
          <w:rFonts w:hint="eastAsia"/>
        </w:rPr>
        <w:instrText xml:space="preserve"> that holds for all </w:instrText>
      </w:r>
      <w:r w:rsidR="006E61ED">
        <w:rPr>
          <w:rFonts w:hint="eastAsia"/>
        </w:rPr>
        <w:instrText>ν</w:instrText>
      </w:r>
      <w:r w:rsidR="006E61ED">
        <w:rPr>
          <w:rFonts w:hint="eastAsia"/>
        </w:rPr>
        <w:instrText xml:space="preserve"> &gt; 0. We then use an integral representation to obtain the entire asymptotic series and give explicit formulas for the firs</w:instrText>
      </w:r>
      <w:r w:rsidR="006E61ED">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w:t>
      </w:r>
      <w:r w:rsidR="008B692F">
        <w:lastRenderedPageBreak/>
        <w:t xml:space="preserve">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137EA9" w:rsidP="00A85603">
      <w:pPr>
        <w:spacing w:line="240" w:lineRule="auto"/>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1886B810" w:rsidR="0023354F" w:rsidRDefault="00B3599F" w:rsidP="00A85603">
      <w:pPr>
        <w:spacing w:line="240" w:lineRule="auto"/>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w:t>
      </w:r>
      <w:r w:rsidR="00C1620F">
        <w:fldChar w:fldCharType="begin" w:fldLock="1"/>
      </w:r>
      <w:r w:rsidR="009A2671">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C1620F">
        <w:fldChar w:fldCharType="separate"/>
      </w:r>
      <w:r w:rsidR="00C1620F" w:rsidRPr="00C1620F">
        <w:rPr>
          <w:noProof/>
        </w:rPr>
        <w:t>(Rauch et al. 1965)</w:t>
      </w:r>
      <w:r w:rsidR="00C1620F">
        <w:fldChar w:fldCharType="end"/>
      </w:r>
      <w:r w:rsidR="00231D36">
        <w:t>)</w:t>
      </w:r>
      <w:r w:rsidR="00A80A0D">
        <w:t>.</w:t>
      </w:r>
      <w:r w:rsidR="004C7526">
        <w:t xml:space="preserve"> </w:t>
      </w:r>
      <w:r w:rsidR="001B5D3F">
        <w:t xml:space="preserve">Although doing smoothing is fast, the </w:t>
      </w:r>
      <w:r w:rsidR="00231D36">
        <w:t xml:space="preserve">estimates can </w:t>
      </w:r>
      <w:r w:rsidR="0039656E">
        <w:t>be</w:t>
      </w:r>
      <w:r w:rsidR="001B5D3F">
        <w:t xml:space="preserve"> </w:t>
      </w:r>
      <w:r w:rsidR="00231D36">
        <w:t>inaccurate, especially when there are large changes in</w:t>
      </w:r>
      <w:r w:rsidR="00644EC3">
        <w:t xml:space="preserve"> the state vector</w:t>
      </w:r>
      <w:r w:rsidR="00A97895">
        <w:t>s</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A85603">
      <w:pPr>
        <w:spacing w:line="240" w:lineRule="auto"/>
      </w:pPr>
    </w:p>
    <w:p w14:paraId="50911FEB" w14:textId="7C24FFE0" w:rsidR="00937DF4" w:rsidRDefault="006B4AA2" w:rsidP="00A85603">
      <w:pPr>
        <w:pStyle w:val="Heading2"/>
        <w:spacing w:line="240" w:lineRule="auto"/>
      </w:pPr>
      <w:r>
        <w:t>E</w:t>
      </w:r>
      <w:r w:rsidR="009F4668">
        <w:t>stimati</w:t>
      </w:r>
      <w:r>
        <w:t>ng process noise</w:t>
      </w:r>
    </w:p>
    <w:p w14:paraId="3F0F602A" w14:textId="6512F36F" w:rsidR="00591A5E" w:rsidRDefault="006E26BB" w:rsidP="00A85603">
      <w:pPr>
        <w:spacing w:line="240" w:lineRule="auto"/>
      </w:pPr>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EM) algorithm </w:t>
      </w:r>
      <w:r w:rsidR="009E06DA">
        <w:fldChar w:fldCharType="begin" w:fldLock="1"/>
      </w:r>
      <w:r w:rsidR="00C1620F">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A85603">
      <w:pPr>
        <w:spacing w:line="240" w:lineRule="auto"/>
      </w:pPr>
    </w:p>
    <w:p w14:paraId="2C07B086" w14:textId="69390ECD" w:rsidR="00D27569" w:rsidRDefault="00D27569" w:rsidP="00A85603">
      <w:pPr>
        <w:pStyle w:val="Heading1"/>
        <w:spacing w:line="240" w:lineRule="auto"/>
      </w:pPr>
      <w:r>
        <w:t>Results</w:t>
      </w:r>
    </w:p>
    <w:p w14:paraId="255D4778" w14:textId="6972DD3D" w:rsidR="00F84301" w:rsidRPr="00345E38" w:rsidRDefault="004C732B" w:rsidP="00A85603">
      <w:pPr>
        <w:pStyle w:val="Heading2"/>
        <w:spacing w:line="240" w:lineRule="auto"/>
        <w:rPr>
          <w:rFonts w:ascii="Segoe UI" w:hAnsi="Segoe UI" w:cs="Segoe UI"/>
          <w:color w:val="0563C1" w:themeColor="hyperlink"/>
          <w:sz w:val="21"/>
          <w:szCs w:val="21"/>
          <w:u w:val="single"/>
          <w:shd w:val="clear" w:color="auto" w:fill="F6F8FA"/>
        </w:rPr>
      </w:pPr>
      <w:r>
        <w:t>Tracking the mean and dispersion of spike counts over time</w:t>
      </w:r>
    </w:p>
    <w:p w14:paraId="30DB82F6" w14:textId="737B5CB2" w:rsidR="005F3F7A" w:rsidRDefault="00D00AE7" w:rsidP="00A85603">
      <w:pPr>
        <w:spacing w:line="240" w:lineRule="auto"/>
      </w:pPr>
      <w:r>
        <w:rPr>
          <w:lang w:eastAsia="zh-CN"/>
        </w:rPr>
        <w:t xml:space="preserve">To illustrate how the </w:t>
      </w:r>
      <w:r w:rsidR="00CA23C8">
        <w:rPr>
          <w:lang w:eastAsia="zh-CN"/>
        </w:rPr>
        <w:t>dynamic CMP model</w:t>
      </w:r>
      <w:r>
        <w:rPr>
          <w:lang w:eastAsia="zh-CN"/>
        </w:rPr>
        <w:t xml:space="preserve"> can track both time-varying mean and </w:t>
      </w:r>
      <w:r w:rsidR="00E534BA">
        <w:rPr>
          <w:lang w:eastAsia="zh-CN"/>
        </w:rPr>
        <w:t>dispersion, we</w:t>
      </w:r>
      <w:r w:rsidR="003154D7">
        <w:rPr>
          <w:lang w:eastAsia="zh-CN"/>
        </w:rPr>
        <w:t xml:space="preserve"> simulated a neuron with </w:t>
      </w:r>
      <w:r w:rsidR="004C732B">
        <w:rPr>
          <w:lang w:eastAsia="zh-CN"/>
        </w:rPr>
        <w:t xml:space="preserve">a </w:t>
      </w:r>
      <w:r>
        <w:rPr>
          <w:lang w:eastAsia="zh-CN"/>
        </w:rPr>
        <w:t>time-varying tuning curve</w:t>
      </w:r>
      <w:r w:rsidR="001A5BF5">
        <w:rPr>
          <w:lang w:eastAsia="zh-CN"/>
        </w:rPr>
        <w:t>,</w:t>
      </w:r>
      <w:r>
        <w:rPr>
          <w:lang w:eastAsia="zh-CN"/>
        </w:rPr>
        <w:t xml:space="preserve"> where the</w:t>
      </w:r>
      <w:r w:rsidR="001A5BF5">
        <w:rPr>
          <w:lang w:eastAsia="zh-CN"/>
        </w:rPr>
        <w:t xml:space="preserve"> response </w:t>
      </w:r>
      <w:r>
        <w:rPr>
          <w:lang w:eastAsia="zh-CN"/>
        </w:rPr>
        <w:t xml:space="preserve">to hypothetical visual stimuli </w:t>
      </w:r>
      <w:r w:rsidR="003154D7">
        <w:rPr>
          <w:lang w:eastAsia="zh-CN"/>
        </w:rPr>
        <w:t>shif</w:t>
      </w:r>
      <w:r>
        <w:rPr>
          <w:lang w:eastAsia="zh-CN"/>
        </w:rPr>
        <w:t>ts</w:t>
      </w:r>
      <w:r w:rsidR="003154D7">
        <w:rPr>
          <w:lang w:eastAsia="zh-CN"/>
        </w:rPr>
        <w:t xml:space="preserve"> </w:t>
      </w:r>
      <w:r w:rsidR="00B63D17">
        <w:rPr>
          <w:lang w:eastAsia="zh-CN"/>
        </w:rPr>
        <w:t>over 100 trials</w:t>
      </w:r>
      <w:r w:rsidR="003154D7">
        <w:rPr>
          <w:lang w:eastAsia="zh-CN"/>
        </w:rPr>
        <w:t xml:space="preserve">. </w:t>
      </w:r>
      <w:r w:rsidR="004C732B">
        <w:rPr>
          <w:lang w:eastAsia="zh-CN"/>
        </w:rPr>
        <w:t xml:space="preserve">Here, the neuron’s tuning curve is determined by a linear combination of </w:t>
      </w:r>
      <w:r w:rsidR="003C0251">
        <w:rPr>
          <w:lang w:eastAsia="zh-CN"/>
        </w:rPr>
        <w:t xml:space="preserve">cubic B-spline basis functions with </w:t>
      </w:r>
      <w:proofErr w:type="gramStart"/>
      <w:r w:rsidR="003C0251">
        <w:rPr>
          <w:lang w:eastAsia="zh-CN"/>
        </w:rPr>
        <w:t>equally-spaced</w:t>
      </w:r>
      <w:proofErr w:type="gramEnd"/>
      <w:r w:rsidR="003C0251">
        <w:rPr>
          <w:lang w:eastAsia="zh-CN"/>
        </w:rPr>
        <w:t xml:space="preserve"> knots. The stimulus that evokes the highest average response – the “preferred orientation” – is initially ~80 deg, but shifts over the course of the experiment, and t</w:t>
      </w:r>
      <w:r w:rsidR="003C1FC7">
        <w:rPr>
          <w:lang w:eastAsia="zh-CN"/>
        </w:rPr>
        <w:t xml:space="preserve">he response amplitude also increases </w:t>
      </w:r>
      <w:r w:rsidR="003C0251">
        <w:rPr>
          <w:lang w:eastAsia="zh-CN"/>
        </w:rPr>
        <w:t>over</w:t>
      </w:r>
      <w:r w:rsidR="003C1FC7">
        <w:rPr>
          <w:lang w:eastAsia="zh-CN"/>
        </w:rPr>
        <w:t xml:space="preserve"> time (</w:t>
      </w:r>
      <w:r w:rsidR="005F3F7A">
        <w:rPr>
          <w:lang w:eastAsia="zh-CN"/>
        </w:rPr>
        <w:t>Fig. 1A</w:t>
      </w:r>
      <w:r w:rsidR="003C1FC7">
        <w:rPr>
          <w:lang w:eastAsia="zh-CN"/>
        </w:rPr>
        <w:t>). Meanwhile, the dispersion pattern also changes</w:t>
      </w:r>
      <w:r w:rsidR="003C0251">
        <w:rPr>
          <w:lang w:eastAsia="zh-CN"/>
        </w:rPr>
        <w:t xml:space="preserve">: the responses are initially </w:t>
      </w:r>
      <w:r w:rsidR="003C1FC7">
        <w:rPr>
          <w:lang w:eastAsia="zh-CN"/>
        </w:rPr>
        <w:t>over-dispers</w:t>
      </w:r>
      <w:r w:rsidR="003C0251">
        <w:rPr>
          <w:lang w:eastAsia="zh-CN"/>
        </w:rPr>
        <w:t xml:space="preserve">ed relative to a Poisson distribution and then become </w:t>
      </w:r>
      <w:r w:rsidR="003C1FC7">
        <w:rPr>
          <w:lang w:eastAsia="zh-CN"/>
        </w:rPr>
        <w:t>under-dispers</w:t>
      </w:r>
      <w:r w:rsidR="003C0251">
        <w:rPr>
          <w:lang w:eastAsia="zh-CN"/>
        </w:rPr>
        <w:t xml:space="preserve">ed </w:t>
      </w:r>
      <w:r w:rsidR="005F3F7A">
        <w:rPr>
          <w:lang w:eastAsia="zh-CN"/>
        </w:rPr>
        <w:t>(Fig. 1B)</w:t>
      </w:r>
      <w:r w:rsidR="000C7F82">
        <w:rPr>
          <w:lang w:eastAsia="zh-CN"/>
        </w:rPr>
        <w:t xml:space="preserve">. </w:t>
      </w:r>
      <w:r w:rsidR="00FB5B78">
        <w:rPr>
          <w:lang w:eastAsia="zh-CN"/>
        </w:rPr>
        <w:t>Noisy observations are sampled from the Conway-Maxwell Poisson distribution</w:t>
      </w:r>
      <w:r w:rsidR="00B92C39">
        <w:rPr>
          <w:lang w:eastAsia="zh-CN"/>
        </w:rPr>
        <w:t xml:space="preserve"> at each time (Fig. 1C), mimicking the types of experimental observations collected during adaptation experiments in </w:t>
      </w:r>
      <w:r w:rsidR="00B92C39">
        <w:rPr>
          <w:lang w:eastAsia="zh-CN"/>
        </w:rPr>
        <w:lastRenderedPageBreak/>
        <w:t xml:space="preserve">primary visual </w:t>
      </w:r>
      <w:commentRangeStart w:id="0"/>
      <w:r w:rsidR="00B92C39">
        <w:rPr>
          <w:lang w:eastAsia="zh-CN"/>
        </w:rPr>
        <w:t>cortex</w:t>
      </w:r>
      <w:commentRangeEnd w:id="0"/>
      <w:r w:rsidR="00B92C39">
        <w:rPr>
          <w:rStyle w:val="CommentReference"/>
        </w:rPr>
        <w:commentReference w:id="0"/>
      </w:r>
      <w:r w:rsidR="00B92C39">
        <w:rPr>
          <w:lang w:eastAsia="zh-CN"/>
        </w:rPr>
        <w:t xml:space="preserve"> . </w:t>
      </w:r>
      <w:r w:rsidR="00AE4031">
        <w:rPr>
          <w:lang w:eastAsia="zh-CN"/>
        </w:rPr>
        <w:t xml:space="preserve">We then fitted the simulated </w:t>
      </w:r>
      <w:r w:rsidR="00B92C39">
        <w:rPr>
          <w:lang w:eastAsia="zh-CN"/>
        </w:rPr>
        <w:t>spike observations using</w:t>
      </w:r>
      <w:r w:rsidR="00755C62">
        <w:rPr>
          <w:lang w:eastAsia="zh-CN"/>
        </w:rPr>
        <w:t xml:space="preserve"> the same predictor</w:t>
      </w:r>
      <w:r w:rsidR="00B92C39">
        <w:rPr>
          <w:lang w:eastAsia="zh-CN"/>
        </w:rPr>
        <w:t xml:space="preserve"> variables as the generative model</w:t>
      </w:r>
      <w:r w:rsidR="00755C62">
        <w:rPr>
          <w:lang w:eastAsia="zh-CN"/>
        </w:rPr>
        <w:t>:</w:t>
      </w:r>
      <w:r w:rsidR="00B92C39">
        <w:rPr>
          <w:lang w:eastAsia="zh-CN"/>
        </w:rPr>
        <w:t xml:space="preserve"> the covariates for </w:t>
      </w:r>
      <m:oMath>
        <m:r>
          <w:rPr>
            <w:rFonts w:ascii="Cambria Math" w:hAnsi="Cambria Math"/>
            <w:lang w:eastAsia="zh-CN"/>
          </w:rPr>
          <m:t>λ</m:t>
        </m:r>
      </m:oMath>
      <w:r w:rsidR="0026773A">
        <w:rPr>
          <w:lang w:eastAsia="zh-CN"/>
        </w:rPr>
        <w:t xml:space="preserve"> </w:t>
      </w:r>
      <w:r w:rsidR="0026773A">
        <w:t>capture the tuning curve</w:t>
      </w:r>
      <w:r w:rsidR="0026773A">
        <w:t xml:space="preserve"> with</w:t>
      </w:r>
      <w:r w:rsidR="00755C62">
        <w:rPr>
          <w:lang w:eastAsia="zh-CN"/>
        </w:rP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B92C39">
        <w:t xml:space="preserve"> </w:t>
      </w:r>
      <w:r w:rsidR="0026773A">
        <w:t xml:space="preserve">as a </w:t>
      </w:r>
      <w:r w:rsidR="00AE4031">
        <w:t>10-knot cubic spline basis expansion of the orientation</w:t>
      </w:r>
      <w:r w:rsidR="00B92C39">
        <w:t>,</w:t>
      </w:r>
      <w:r w:rsidR="00755C62">
        <w:t xml:space="preserve"> and</w:t>
      </w:r>
      <w:r w:rsidR="00B92C39">
        <w:t xml:space="preserve"> the covariate for the dispersion parameter </w:t>
      </w:r>
      <m:oMath>
        <m:r>
          <w:rPr>
            <w:rFonts w:ascii="Cambria Math" w:hAnsi="Cambria Math"/>
          </w:rPr>
          <m:t>ν</m:t>
        </m:r>
      </m:oMath>
      <w:r w:rsidR="00B92C39">
        <w:t xml:space="preserve"> does not depend on the stimulus orientation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755C62">
        <w:t xml:space="preserve">. </w:t>
      </w:r>
      <w:r w:rsidR="005F3F7A">
        <w:t>The fitted results match the</w:t>
      </w:r>
      <w:r w:rsidR="005F5ED9">
        <w:t xml:space="preserve"> ground truth well, </w:t>
      </w:r>
      <w:r w:rsidR="00B92C39">
        <w:t>for both the</w:t>
      </w:r>
      <w:r w:rsidR="005F5ED9">
        <w:t xml:space="preserve"> mean (Fig. 1C) and Fano factors (</w:t>
      </w:r>
      <w:r w:rsidR="0097538A">
        <w:t xml:space="preserve">variance-to-mean ratio, </w:t>
      </w:r>
      <w:r w:rsidR="005F5ED9">
        <w:t>Fig. 1D).</w:t>
      </w:r>
    </w:p>
    <w:p w14:paraId="46FBB4F8" w14:textId="77777777" w:rsidR="003C0251" w:rsidRDefault="003C0251" w:rsidP="00A85603">
      <w:pPr>
        <w:spacing w:line="240" w:lineRule="auto"/>
      </w:pPr>
    </w:p>
    <w:tbl>
      <w:tblPr>
        <w:tblStyle w:val="TableGrid"/>
        <w:tblW w:w="0" w:type="auto"/>
        <w:tblLook w:val="04A0" w:firstRow="1" w:lastRow="0" w:firstColumn="1" w:lastColumn="0" w:noHBand="0" w:noVBand="1"/>
      </w:tblPr>
      <w:tblGrid>
        <w:gridCol w:w="10070"/>
      </w:tblGrid>
      <w:tr w:rsidR="00345E38" w14:paraId="28ADF2C6" w14:textId="77777777" w:rsidTr="008D2314">
        <w:tc>
          <w:tcPr>
            <w:tcW w:w="10070" w:type="dxa"/>
          </w:tcPr>
          <w:p w14:paraId="4E40D811" w14:textId="77777777" w:rsidR="00345E38" w:rsidRDefault="00345E38" w:rsidP="00A85603">
            <w:pPr>
              <w:spacing w:line="240" w:lineRule="auto"/>
            </w:pPr>
            <w:r>
              <w:rPr>
                <w:noProof/>
              </w:rPr>
              <w:drawing>
                <wp:inline distT="0" distB="0" distL="0" distR="0" wp14:anchorId="35E479D8" wp14:editId="1923352E">
                  <wp:extent cx="6400800" cy="4012565"/>
                  <wp:effectExtent l="0" t="0" r="0" b="6985"/>
                  <wp:docPr id="2" name="Picture 2"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00800" cy="4012565"/>
                          </a:xfrm>
                          <a:prstGeom prst="rect">
                            <a:avLst/>
                          </a:prstGeom>
                          <a:noFill/>
                          <a:ln>
                            <a:noFill/>
                          </a:ln>
                        </pic:spPr>
                      </pic:pic>
                    </a:graphicData>
                  </a:graphic>
                </wp:inline>
              </w:drawing>
            </w:r>
          </w:p>
        </w:tc>
      </w:tr>
      <w:tr w:rsidR="00345E38" w14:paraId="2E6D65BB" w14:textId="77777777" w:rsidTr="008D2314">
        <w:tc>
          <w:tcPr>
            <w:tcW w:w="10070" w:type="dxa"/>
          </w:tcPr>
          <w:p w14:paraId="34474D4E" w14:textId="7198DAAF" w:rsidR="00345E38" w:rsidRDefault="00345E38" w:rsidP="00A85603">
            <w:pPr>
              <w:spacing w:line="240" w:lineRule="auto"/>
            </w:pPr>
            <w:r w:rsidRPr="00CA23C8">
              <w:rPr>
                <w:b/>
                <w:bCs/>
              </w:rPr>
              <w:t xml:space="preserve">Figure 1. </w:t>
            </w:r>
            <w:r>
              <w:rPr>
                <w:b/>
                <w:bCs/>
              </w:rPr>
              <w:t>A</w:t>
            </w:r>
            <w:r w:rsidRPr="00CA23C8">
              <w:rPr>
                <w:b/>
                <w:bCs/>
              </w:rPr>
              <w:t xml:space="preserve"> simulated neuron with a shifting firing and dispersion pattern.</w:t>
            </w:r>
            <w:r>
              <w:t xml:space="preserve"> (A) The tuning curve of the neuron shifts over time, with the preferred stimulus orientation changing and the response amplitude increasing. (B) At the same time, the variability in spiking changes from being over-dispersed relative to a Poisson distribution to under-disperse</w:t>
            </w:r>
            <w:r>
              <w:rPr>
                <w:lang w:eastAsia="zh-CN"/>
              </w:rPr>
              <w:t>d. This leads to a decreasing Fano factor (variance-to-mean ratio) from 1.9 to 0.</w:t>
            </w:r>
            <w:r w:rsidR="0026773A">
              <w:rPr>
                <w:lang w:eastAsia="zh-CN"/>
              </w:rPr>
              <w:t>4</w:t>
            </w:r>
            <w:r>
              <w:rPr>
                <w:lang w:eastAsia="zh-CN"/>
              </w:rPr>
              <w:t xml:space="preserve"> overall. (C) To illustrate the shifts, we show the tuning curve at two time points: Trial 20 (blue) and Trial 80 (red). </w:t>
            </w:r>
            <w:r w:rsidR="0026773A">
              <w:rPr>
                <w:lang w:eastAsia="zh-CN"/>
              </w:rPr>
              <w:t>Dots denote</w:t>
            </w:r>
            <w:r>
              <w:rPr>
                <w:lang w:eastAsia="zh-CN"/>
              </w:rPr>
              <w:t xml:space="preserve"> observed spik</w:t>
            </w:r>
            <w:r w:rsidR="0026773A">
              <w:rPr>
                <w:lang w:eastAsia="zh-CN"/>
              </w:rPr>
              <w:t>e</w:t>
            </w:r>
            <w:r>
              <w:rPr>
                <w:lang w:eastAsia="zh-CN"/>
              </w:rPr>
              <w:t xml:space="preserve"> counts. The solid lines are the ground truth in mean firing rate, while the corresponding dashed lines are the fitted values. (D) To illustrate the shift in dispersion over time we show the true (solid) and estimated (dashed) Fano Factor for two specific stimuli as a function of time. The dispersion for the early preferred orientation is shown in cyan, while the dispersion for the late preferred orientation is shown in yellow.</w:t>
            </w:r>
          </w:p>
        </w:tc>
      </w:tr>
    </w:tbl>
    <w:p w14:paraId="19B9BED2" w14:textId="376CB01F" w:rsidR="00D00AE7" w:rsidRDefault="00D00AE7" w:rsidP="00A85603">
      <w:pPr>
        <w:spacing w:line="240" w:lineRule="auto"/>
      </w:pPr>
    </w:p>
    <w:p w14:paraId="20FE5E26" w14:textId="77777777" w:rsidR="00345E38" w:rsidRDefault="00345E38" w:rsidP="00A85603">
      <w:pPr>
        <w:spacing w:line="240" w:lineRule="auto"/>
      </w:pPr>
    </w:p>
    <w:p w14:paraId="1946D93F" w14:textId="74BB55CA" w:rsidR="00990234" w:rsidRDefault="00A848DF" w:rsidP="00A85603">
      <w:pPr>
        <w:spacing w:line="240" w:lineRule="auto"/>
      </w:pPr>
      <w:r>
        <w:t xml:space="preserve">This model-based approach provides estimates of tuning curves and dispersion at each time point. In cases where the tuning curve and variability change simultaneously, this approach can efficiently track both. </w:t>
      </w:r>
      <w:r w:rsidR="00D71989">
        <w:t>By using</w:t>
      </w:r>
      <w:r w:rsidR="005B481D">
        <w:t xml:space="preserve"> the</w:t>
      </w:r>
      <w:r w:rsidR="00D71989">
        <w:t xml:space="preserve"> </w:t>
      </w:r>
      <w:r w:rsidR="005B481D">
        <w:t xml:space="preserve">model with </w:t>
      </w:r>
      <w:r w:rsidR="00D71989">
        <w:t xml:space="preserve">CMP observations, rather than Poisson or </w:t>
      </w:r>
      <w:r w:rsidR="005B481D">
        <w:t>negative-binomial</w:t>
      </w:r>
      <w:r w:rsidR="00D71989">
        <w:t xml:space="preserve"> observations, the Fano Factor can be both &lt;1</w:t>
      </w:r>
      <w:r w:rsidR="005F5ED9">
        <w:t xml:space="preserve"> (under-dispersed)</w:t>
      </w:r>
      <w:r w:rsidR="00D71989">
        <w:t xml:space="preserve"> and &gt;1</w:t>
      </w:r>
      <w:r w:rsidR="005F5ED9">
        <w:t xml:space="preserve"> (over-dispersed)</w:t>
      </w:r>
      <w:r w:rsidR="00D71989">
        <w:t>.</w:t>
      </w:r>
    </w:p>
    <w:p w14:paraId="6973C220" w14:textId="77777777" w:rsidR="00990234" w:rsidRDefault="00990234" w:rsidP="00A85603">
      <w:pPr>
        <w:spacing w:line="240" w:lineRule="auto"/>
      </w:pPr>
    </w:p>
    <w:p w14:paraId="65B332DA" w14:textId="67431D26" w:rsidR="00075B75" w:rsidRDefault="0011337B" w:rsidP="0011337B">
      <w:pPr>
        <w:spacing w:line="240" w:lineRule="auto"/>
      </w:pPr>
      <w:r>
        <w:lastRenderedPageBreak/>
        <w:t xml:space="preserve">Changes in tuning have been widely documented in systems neuroscience both due to changing environment and spontaneous </w:t>
      </w:r>
      <w:proofErr w:type="spellStart"/>
      <w:r>
        <w:t>nonstationarity</w:t>
      </w:r>
      <w:proofErr w:type="spellEnd"/>
      <w:r>
        <w:t xml:space="preserve">. Changes in variability also </w:t>
      </w:r>
      <w:proofErr w:type="gramStart"/>
      <w:r>
        <w:t>occur, but</w:t>
      </w:r>
      <w:proofErr w:type="gramEnd"/>
      <w:r>
        <w:t xml:space="preserve"> have been less well studied. With the CMP model, the mean and dispersion are both tracked and, thus, changes in variability can occur even when the mean is stable. To illustrate this potential, we simulated a neuron whose </w:t>
      </w:r>
      <w:r w:rsidR="00075B75">
        <w:t xml:space="preserve">mean firing rate is controlled to be constant, but </w:t>
      </w:r>
      <w:r>
        <w:t>whose</w:t>
      </w:r>
      <w:r w:rsidR="00075B75">
        <w:t xml:space="preserve"> Fano factor</w:t>
      </w:r>
      <w:r w:rsidR="001C40E9">
        <w:t xml:space="preserve"> varies over time.</w:t>
      </w:r>
      <w:r>
        <w:t xml:space="preserve"> Her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1C40E9">
        <w:t xml:space="preserve"> is </w:t>
      </w:r>
      <w:r w:rsidR="00846538">
        <w:t>a 5</w:t>
      </w:r>
      <w:r w:rsidR="001C40E9">
        <w:t xml:space="preserve">-knot cubic </w:t>
      </w:r>
      <w:r w:rsidR="00846538">
        <w:t>B-</w:t>
      </w:r>
      <w:r w:rsidR="001C40E9">
        <w:t>spline basis expansion of the orientation</w:t>
      </w:r>
      <w:r w:rsidR="00846538">
        <w:t xml:space="preserve"> </w:t>
      </w:r>
      <w:r w:rsidR="001C40E9">
        <w:t xml:space="preserve">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1C40E9">
        <w:t>. The model recovers the true mean firing rate</w:t>
      </w:r>
      <w:r w:rsidR="005F5ED9">
        <w:t xml:space="preserve"> (Fig. 2A</w:t>
      </w:r>
      <w:r w:rsidR="0097538A">
        <w:t>) and</w:t>
      </w:r>
      <w:r w:rsidR="001C40E9">
        <w:t xml:space="preserve"> capture the fluctuations in variance</w:t>
      </w:r>
      <w:r w:rsidR="005F5ED9">
        <w:t xml:space="preserve"> (Fig. 2B)</w:t>
      </w:r>
      <w:r w:rsidR="001C40E9">
        <w:t xml:space="preserve"> at the same time.</w:t>
      </w:r>
      <w:r w:rsidR="00846538">
        <w:t xml:space="preserve"> </w:t>
      </w:r>
      <w:r w:rsidR="00D869B0">
        <w:t>However, t</w:t>
      </w:r>
      <w:r w:rsidR="00846538">
        <w:t xml:space="preserve">he estimated Fano factor is somewhat oversmoothed when the </w:t>
      </w:r>
      <w:r w:rsidR="00846538">
        <w:t xml:space="preserve">process noise </w:t>
      </w:r>
      <m:oMath>
        <m:r>
          <w:rPr>
            <w:rFonts w:ascii="Cambria Math" w:hAnsi="Cambria Math"/>
          </w:rPr>
          <m:t>Q</m:t>
        </m:r>
      </m:oMath>
      <w:r w:rsidR="00846538">
        <w:t xml:space="preserve"> is optimized by maximizing the predictive likelihood (see Methods).</w:t>
      </w:r>
    </w:p>
    <w:p w14:paraId="424CA00A" w14:textId="77777777" w:rsidR="0097538A" w:rsidRDefault="0097538A" w:rsidP="00A85603">
      <w:pPr>
        <w:spacing w:line="240" w:lineRule="auto"/>
      </w:pPr>
    </w:p>
    <w:tbl>
      <w:tblPr>
        <w:tblStyle w:val="TableGrid"/>
        <w:tblW w:w="0" w:type="auto"/>
        <w:tblLook w:val="04A0" w:firstRow="1" w:lastRow="0" w:firstColumn="1" w:lastColumn="0" w:noHBand="0" w:noVBand="1"/>
      </w:tblPr>
      <w:tblGrid>
        <w:gridCol w:w="10070"/>
      </w:tblGrid>
      <w:tr w:rsidR="0097538A" w14:paraId="3D089994" w14:textId="77777777" w:rsidTr="0097538A">
        <w:tc>
          <w:tcPr>
            <w:tcW w:w="10070" w:type="dxa"/>
          </w:tcPr>
          <w:p w14:paraId="5BCF5BFB" w14:textId="3A6414FE" w:rsidR="0097538A" w:rsidRDefault="0097538A" w:rsidP="00A85603">
            <w:pPr>
              <w:spacing w:line="240" w:lineRule="auto"/>
            </w:pPr>
            <w:r>
              <w:rPr>
                <w:noProof/>
              </w:rPr>
              <w:drawing>
                <wp:inline distT="0" distB="0" distL="0" distR="0" wp14:anchorId="2C862EDD" wp14:editId="32C09EEA">
                  <wp:extent cx="6389370" cy="21653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89370" cy="2165350"/>
                          </a:xfrm>
                          <a:prstGeom prst="rect">
                            <a:avLst/>
                          </a:prstGeom>
                          <a:noFill/>
                          <a:ln>
                            <a:noFill/>
                          </a:ln>
                        </pic:spPr>
                      </pic:pic>
                    </a:graphicData>
                  </a:graphic>
                </wp:inline>
              </w:drawing>
            </w:r>
          </w:p>
        </w:tc>
      </w:tr>
      <w:tr w:rsidR="0097538A" w14:paraId="16BC2B0D" w14:textId="77777777" w:rsidTr="0097538A">
        <w:tc>
          <w:tcPr>
            <w:tcW w:w="10070" w:type="dxa"/>
          </w:tcPr>
          <w:p w14:paraId="0DF8A41A" w14:textId="17284FC0" w:rsidR="0097538A" w:rsidRDefault="0097538A" w:rsidP="00A85603">
            <w:pPr>
              <w:spacing w:line="240" w:lineRule="auto"/>
            </w:pPr>
            <w:r w:rsidRPr="0097538A">
              <w:rPr>
                <w:b/>
                <w:bCs/>
              </w:rPr>
              <w:t>Figure 2. Constant mean with fluctuations in dispersion.</w:t>
            </w:r>
            <w:r>
              <w:t xml:space="preserve"> (A) The first two panels show the true mean firing rate and the simulated observations. The last panel show the fitted mean response. (B) Although the mean response is constant, the Fano factor varies across the trial (black line). </w:t>
            </w:r>
            <w:r w:rsidR="0003199E">
              <w:t xml:space="preserve">The colored line </w:t>
            </w:r>
            <w:proofErr w:type="gramStart"/>
            <w:r w:rsidR="0003199E">
              <w:t>show</w:t>
            </w:r>
            <w:proofErr w:type="gramEnd"/>
            <w:r w:rsidR="0003199E">
              <w:t xml:space="preserve"> the fitted result.</w:t>
            </w:r>
          </w:p>
        </w:tc>
      </w:tr>
    </w:tbl>
    <w:p w14:paraId="597E6D65" w14:textId="6077FB83" w:rsidR="00FB1F06" w:rsidRDefault="00FB1F06" w:rsidP="00A85603">
      <w:pPr>
        <w:spacing w:line="240" w:lineRule="auto"/>
      </w:pPr>
    </w:p>
    <w:p w14:paraId="550984A4" w14:textId="4E4AA82B" w:rsidR="00020E4C" w:rsidRDefault="00020E4C" w:rsidP="00A85603">
      <w:pPr>
        <w:spacing w:line="240" w:lineRule="auto"/>
      </w:pPr>
    </w:p>
    <w:p w14:paraId="00A8C3EE" w14:textId="4BA3CCF9" w:rsidR="008A7935" w:rsidRDefault="00020E4C" w:rsidP="00D064B9">
      <w:pPr>
        <w:spacing w:line="240" w:lineRule="auto"/>
      </w:pPr>
      <w:r>
        <w:t xml:space="preserve">Although dynamic Poisson models have been applied in some neuroscientific settings, </w:t>
      </w:r>
      <w:r w:rsidR="00310A2D">
        <w:t>when spike counts are not Poisson distributed the model estimates can be biased</w:t>
      </w:r>
      <w:r>
        <w:t xml:space="preserve">. </w:t>
      </w:r>
      <w:r w:rsidR="009735B7">
        <w:t xml:space="preserve">Since the dispersion influences estimates of the process noise </w:t>
      </w:r>
      <m:oMath>
        <m:r>
          <w:rPr>
            <w:rFonts w:ascii="Cambria Math" w:hAnsi="Cambria Math"/>
          </w:rPr>
          <m:t>Q</m:t>
        </m:r>
      </m:oMath>
      <w:r w:rsidR="009735B7">
        <w:t>, e</w:t>
      </w:r>
      <w:r w:rsidR="00310A2D">
        <w:t>stimates of the mean</w:t>
      </w:r>
      <w:r w:rsidR="00D064B9">
        <w:t xml:space="preserve"> in the dynamic Poisson model</w:t>
      </w:r>
      <w:r w:rsidR="00310A2D">
        <w:t xml:space="preserve"> can be affected by </w:t>
      </w:r>
      <w:r w:rsidR="00D064B9">
        <w:t>over- or under-dispersion</w:t>
      </w:r>
      <w:r w:rsidR="009735B7">
        <w:t>.</w:t>
      </w:r>
      <w:r w:rsidR="00D064B9">
        <w:t xml:space="preserve"> T</w:t>
      </w:r>
      <w:r>
        <w:t>o illustrate this interaction here we simulate a place cell from the hippocampus whose “place field” drifts over time</w:t>
      </w:r>
      <w:r w:rsidR="00F9479B">
        <w:t xml:space="preserve">. </w:t>
      </w:r>
      <w:r w:rsidR="008E5EC6">
        <w:t xml:space="preserve">The true mean is determined by a Gaussian function where the preferred position varies over time. </w:t>
      </w:r>
      <w:r w:rsidR="008E5EC6">
        <w:t>The</w:t>
      </w:r>
      <w:r w:rsidR="008E5EC6">
        <w:t xml:space="preserve"> spike counts are then </w:t>
      </w:r>
      <w:r w:rsidR="008E5EC6">
        <w:t>generated by CMP distributions, here over-dispersed with constant dispersion parameter (</w:t>
      </w:r>
      <m:oMath>
        <m:sSub>
          <m:sSubPr>
            <m:ctrlPr>
              <w:rPr>
                <w:rFonts w:ascii="Cambria Math" w:hAnsi="Cambria Math"/>
                <w:i/>
              </w:rPr>
            </m:ctrlPr>
          </m:sSubPr>
          <m:e>
            <m:r>
              <w:rPr>
                <w:rFonts w:ascii="Cambria Math" w:hAnsi="Cambria Math"/>
              </w:rPr>
              <m:t>ν</m:t>
            </m:r>
          </m:e>
          <m:sub>
            <m:r>
              <w:rPr>
                <w:rFonts w:ascii="Cambria Math" w:hAnsi="Cambria Math"/>
              </w:rPr>
              <m:t>t</m:t>
            </m:r>
          </m:sub>
        </m:sSub>
        <m:r>
          <w:rPr>
            <w:rFonts w:ascii="Cambria Math" w:hAnsi="Cambria Math"/>
          </w:rPr>
          <m:t>=0.1</m:t>
        </m:r>
      </m:oMath>
      <w:r w:rsidR="008E5EC6">
        <w:t>).</w:t>
      </w:r>
      <w:r w:rsidR="008E5EC6">
        <w:t xml:space="preserve"> </w:t>
      </w:r>
      <w:r w:rsidR="00310A2D">
        <w:t>W</w:t>
      </w:r>
      <w:r w:rsidR="008E5EC6">
        <w:t xml:space="preserve">e fit 1000 observations randomly sampled from 100 “runs” of a </w:t>
      </w:r>
      <w:proofErr w:type="gramStart"/>
      <w:r w:rsidR="008E5EC6">
        <w:t>linear-track</w:t>
      </w:r>
      <w:proofErr w:type="gramEnd"/>
      <w:r w:rsidR="008E5EC6">
        <w:t>.</w:t>
      </w:r>
      <w:r w:rsidR="008E5EC6">
        <w:t xml:space="preserve"> We find that, in this data-limited regime, the dynamic Poisson model </w:t>
      </w:r>
      <w:r w:rsidR="00AB2A22">
        <w:t>and the dynamic CMP model give substantially different estimates of the time-varying place field</w:t>
      </w:r>
      <w:r w:rsidR="00944F56">
        <w:t xml:space="preserve"> </w:t>
      </w:r>
      <w:r w:rsidR="00944F56">
        <w:t>(Fig. 3A)</w:t>
      </w:r>
      <w:r w:rsidR="00AB2A22">
        <w:t xml:space="preserve">. </w:t>
      </w:r>
      <w:r w:rsidR="00944F56">
        <w:t xml:space="preserve">The dynamic Poisson model, in this case, under-estimates the firing rate at the true preferred position </w:t>
      </w:r>
      <w:r w:rsidR="00D064B9">
        <w:t>and</w:t>
      </w:r>
      <w:r w:rsidR="00944F56">
        <w:t xml:space="preserve"> </w:t>
      </w:r>
      <w:r w:rsidR="00243F7D">
        <w:t>under-estimate</w:t>
      </w:r>
      <w:r w:rsidR="00944F56">
        <w:t>s</w:t>
      </w:r>
      <w:r w:rsidR="00243F7D">
        <w:t xml:space="preserve"> the</w:t>
      </w:r>
      <w:r w:rsidR="008A7935">
        <w:t xml:space="preserve"> uncertainty</w:t>
      </w:r>
      <w:r w:rsidR="00944F56">
        <w:t xml:space="preserve"> (Fig. 3B)</w:t>
      </w:r>
      <w:r w:rsidR="008A7935">
        <w:t>.</w:t>
      </w:r>
      <w:r w:rsidR="00310064">
        <w:t xml:space="preserve"> </w:t>
      </w:r>
    </w:p>
    <w:p w14:paraId="2FDFF4A0" w14:textId="5A0E27A8" w:rsidR="004A2188" w:rsidRDefault="004A2188" w:rsidP="00A85603">
      <w:pPr>
        <w:spacing w:line="240" w:lineRule="auto"/>
      </w:pPr>
    </w:p>
    <w:tbl>
      <w:tblPr>
        <w:tblStyle w:val="TableGrid"/>
        <w:tblW w:w="0" w:type="auto"/>
        <w:tblLook w:val="04A0" w:firstRow="1" w:lastRow="0" w:firstColumn="1" w:lastColumn="0" w:noHBand="0" w:noVBand="1"/>
      </w:tblPr>
      <w:tblGrid>
        <w:gridCol w:w="10070"/>
      </w:tblGrid>
      <w:tr w:rsidR="009A2671" w14:paraId="018E68A8" w14:textId="77777777" w:rsidTr="009A2671">
        <w:tc>
          <w:tcPr>
            <w:tcW w:w="10070" w:type="dxa"/>
          </w:tcPr>
          <w:p w14:paraId="655ED140" w14:textId="57CD0A05" w:rsidR="009A2671" w:rsidRDefault="009A2671" w:rsidP="00A85603">
            <w:pPr>
              <w:spacing w:line="240" w:lineRule="auto"/>
            </w:pPr>
            <w:commentRangeStart w:id="1"/>
            <w:r>
              <w:rPr>
                <w:noProof/>
              </w:rPr>
              <w:lastRenderedPageBreak/>
              <w:drawing>
                <wp:inline distT="0" distB="0" distL="0" distR="0" wp14:anchorId="70064A90" wp14:editId="3C6773F8">
                  <wp:extent cx="6400800" cy="2035175"/>
                  <wp:effectExtent l="0" t="0" r="0" b="3175"/>
                  <wp:docPr id="15" name="Picture 1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with low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00800" cy="2035175"/>
                          </a:xfrm>
                          <a:prstGeom prst="rect">
                            <a:avLst/>
                          </a:prstGeom>
                          <a:noFill/>
                          <a:ln>
                            <a:noFill/>
                          </a:ln>
                        </pic:spPr>
                      </pic:pic>
                    </a:graphicData>
                  </a:graphic>
                </wp:inline>
              </w:drawing>
            </w:r>
            <w:commentRangeEnd w:id="1"/>
            <w:r w:rsidR="00005A7C">
              <w:rPr>
                <w:rStyle w:val="CommentReference"/>
              </w:rPr>
              <w:commentReference w:id="1"/>
            </w:r>
          </w:p>
        </w:tc>
      </w:tr>
      <w:tr w:rsidR="009A2671" w14:paraId="0D04BA85" w14:textId="77777777" w:rsidTr="009A2671">
        <w:tc>
          <w:tcPr>
            <w:tcW w:w="10070" w:type="dxa"/>
          </w:tcPr>
          <w:p w14:paraId="4F51B7CB" w14:textId="63E8D90C" w:rsidR="009A2671" w:rsidRDefault="009A2671" w:rsidP="00A85603">
            <w:pPr>
              <w:spacing w:line="240" w:lineRule="auto"/>
            </w:pPr>
            <w:r w:rsidRPr="009A2671">
              <w:rPr>
                <w:b/>
                <w:bCs/>
                <w:lang w:eastAsia="zh-CN"/>
              </w:rPr>
              <w:t xml:space="preserve">Figure 3. Dynamic CMP </w:t>
            </w:r>
            <w:r w:rsidR="009735B7">
              <w:rPr>
                <w:b/>
                <w:bCs/>
                <w:lang w:eastAsia="zh-CN"/>
              </w:rPr>
              <w:t>and</w:t>
            </w:r>
            <w:r w:rsidRPr="009A2671">
              <w:rPr>
                <w:b/>
                <w:bCs/>
                <w:lang w:eastAsia="zh-CN"/>
              </w:rPr>
              <w:t xml:space="preserve"> dynamic Poisson</w:t>
            </w:r>
            <w:r w:rsidR="009735B7">
              <w:rPr>
                <w:b/>
                <w:bCs/>
                <w:lang w:eastAsia="zh-CN"/>
              </w:rPr>
              <w:t xml:space="preserve"> estimates differ</w:t>
            </w:r>
            <w:r w:rsidRPr="009A2671">
              <w:rPr>
                <w:b/>
                <w:bCs/>
                <w:lang w:eastAsia="zh-CN"/>
              </w:rPr>
              <w:t>.</w:t>
            </w:r>
            <w:r>
              <w:rPr>
                <w:lang w:eastAsia="zh-CN"/>
              </w:rPr>
              <w:t xml:space="preserve"> </w:t>
            </w:r>
            <w:r w:rsidR="00D064B9">
              <w:rPr>
                <w:lang w:eastAsia="zh-CN"/>
              </w:rPr>
              <w:t>Simulated o</w:t>
            </w:r>
            <w:r>
              <w:rPr>
                <w:lang w:eastAsia="zh-CN"/>
              </w:rPr>
              <w:t xml:space="preserve">ver-dispersed </w:t>
            </w:r>
            <w:r w:rsidR="00D064B9">
              <w:rPr>
                <w:lang w:eastAsia="zh-CN"/>
              </w:rPr>
              <w:t xml:space="preserve">place cell spiking </w:t>
            </w:r>
            <w:r>
              <w:rPr>
                <w:lang w:eastAsia="zh-CN"/>
              </w:rPr>
              <w:t xml:space="preserve">is generated by </w:t>
            </w:r>
            <w:r w:rsidR="00D064B9">
              <w:rPr>
                <w:lang w:eastAsia="zh-CN"/>
              </w:rPr>
              <w:t xml:space="preserve">the </w:t>
            </w:r>
            <w:r>
              <w:rPr>
                <w:lang w:eastAsia="zh-CN"/>
              </w:rPr>
              <w:t>dynamic CMP</w:t>
            </w:r>
            <w:r w:rsidR="00D064B9">
              <w:rPr>
                <w:lang w:eastAsia="zh-CN"/>
              </w:rPr>
              <w:t xml:space="preserve"> model with </w:t>
            </w:r>
            <m:oMath>
              <m:sSub>
                <m:sSubPr>
                  <m:ctrlPr>
                    <w:rPr>
                      <w:rFonts w:ascii="Cambria Math" w:hAnsi="Cambria Math"/>
                      <w:i/>
                      <w:lang w:eastAsia="zh-CN"/>
                    </w:rPr>
                  </m:ctrlPr>
                </m:sSubPr>
                <m:e>
                  <m:r>
                    <w:rPr>
                      <w:rFonts w:ascii="Cambria Math" w:hAnsi="Cambria Math"/>
                      <w:lang w:eastAsia="zh-CN"/>
                    </w:rPr>
                    <m:t>ν</m:t>
                  </m:r>
                </m:e>
                <m:sub>
                  <m:r>
                    <w:rPr>
                      <w:rFonts w:ascii="Cambria Math" w:hAnsi="Cambria Math"/>
                      <w:lang w:eastAsia="zh-CN"/>
                    </w:rPr>
                    <m:t>t</m:t>
                  </m:r>
                </m:sub>
              </m:sSub>
              <m:r>
                <w:rPr>
                  <w:rFonts w:ascii="Cambria Math" w:hAnsi="Cambria Math"/>
                  <w:lang w:eastAsia="zh-CN"/>
                </w:rPr>
                <m:t>=0.1</m:t>
              </m:r>
            </m:oMath>
            <w:r>
              <w:rPr>
                <w:lang w:eastAsia="zh-CN"/>
              </w:rPr>
              <w:t xml:space="preserve">. </w:t>
            </w:r>
            <w:r w:rsidR="00D064B9">
              <w:rPr>
                <w:lang w:eastAsia="zh-CN"/>
              </w:rPr>
              <w:t>(A) W</w:t>
            </w:r>
            <w:r>
              <w:rPr>
                <w:lang w:eastAsia="zh-CN"/>
              </w:rPr>
              <w:t>e</w:t>
            </w:r>
            <w:r w:rsidR="00D064B9">
              <w:rPr>
                <w:lang w:eastAsia="zh-CN"/>
              </w:rPr>
              <w:t xml:space="preserve"> then</w:t>
            </w:r>
            <w:r>
              <w:rPr>
                <w:lang w:eastAsia="zh-CN"/>
              </w:rPr>
              <w:t xml:space="preserve"> fit dynamic CMP and dynamic Poisson models</w:t>
            </w:r>
            <w:r w:rsidR="00D064B9">
              <w:rPr>
                <w:lang w:eastAsia="zh-CN"/>
              </w:rPr>
              <w:t xml:space="preserve"> </w:t>
            </w:r>
            <w:r w:rsidR="00D064B9">
              <w:rPr>
                <w:lang w:eastAsia="zh-CN"/>
              </w:rPr>
              <w:t>with</w:t>
            </w:r>
            <w:r w:rsidR="00D064B9">
              <w:rPr>
                <w:lang w:eastAsia="zh-CN"/>
              </w:rPr>
              <w:t xml:space="preserve"> </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oMath>
            <w:r w:rsidR="00D064B9">
              <w:rPr>
                <w:lang w:eastAsia="zh-CN"/>
              </w:rPr>
              <w:t xml:space="preserve"> a</w:t>
            </w:r>
            <w:r w:rsidR="00D064B9">
              <w:rPr>
                <w:lang w:eastAsia="zh-CN"/>
              </w:rPr>
              <w:t xml:space="preserve"> 2</w:t>
            </w:r>
            <w:r w:rsidR="00D064B9">
              <w:rPr>
                <w:lang w:eastAsia="zh-CN"/>
              </w:rPr>
              <w:t>-</w:t>
            </w:r>
            <w:r w:rsidR="00D064B9">
              <w:rPr>
                <w:lang w:eastAsia="zh-CN"/>
              </w:rPr>
              <w:t>knot</w:t>
            </w:r>
            <w:r w:rsidR="00D064B9">
              <w:rPr>
                <w:lang w:eastAsia="zh-CN"/>
              </w:rPr>
              <w:t xml:space="preserve"> B-spline expansion for position</w:t>
            </w:r>
            <w:r w:rsidR="00D064B9">
              <w:rPr>
                <w:lang w:eastAsia="zh-CN"/>
              </w:rPr>
              <w:t xml:space="preserve"> </w:t>
            </w:r>
            <w:r w:rsidR="00D064B9">
              <w:rPr>
                <w:lang w:eastAsia="zh-CN"/>
              </w:rPr>
              <w:t>(</w:t>
            </w:r>
            <m:oMath>
              <m:sSub>
                <m:sSubPr>
                  <m:ctrlPr>
                    <w:rPr>
                      <w:rFonts w:ascii="Cambria Math" w:hAnsi="Cambria Math"/>
                      <w:i/>
                      <w:lang w:eastAsia="zh-CN"/>
                    </w:rPr>
                  </m:ctrlPr>
                </m:sSubPr>
                <m:e>
                  <m:r>
                    <w:rPr>
                      <w:rFonts w:ascii="Cambria Math" w:hAnsi="Cambria Math"/>
                      <w:lang w:eastAsia="zh-CN"/>
                    </w:rPr>
                    <m:t>G</m:t>
                  </m:r>
                </m:e>
                <m:sub>
                  <m:r>
                    <w:rPr>
                      <w:rFonts w:ascii="Cambria Math" w:hAnsi="Cambria Math"/>
                      <w:lang w:eastAsia="zh-CN"/>
                    </w:rPr>
                    <m:t>t</m:t>
                  </m:r>
                </m:sub>
              </m:sSub>
              <m:r>
                <w:rPr>
                  <w:rFonts w:ascii="Cambria Math" w:hAnsi="Cambria Math"/>
                  <w:lang w:eastAsia="zh-CN"/>
                </w:rPr>
                <m:t>=1</m:t>
              </m:r>
            </m:oMath>
            <w:r w:rsidR="00D064B9">
              <w:rPr>
                <w:lang w:eastAsia="zh-CN"/>
              </w:rPr>
              <w:t xml:space="preserve"> for the CMP)</w:t>
            </w:r>
            <w:r>
              <w:rPr>
                <w:lang w:eastAsia="zh-CN"/>
              </w:rPr>
              <w:t xml:space="preserve">. (B) When evaluating the response </w:t>
            </w:r>
            <w:r w:rsidR="00D064B9">
              <w:rPr>
                <w:lang w:eastAsia="zh-CN"/>
              </w:rPr>
              <w:t>at the true preferred position for each run</w:t>
            </w:r>
            <w:r>
              <w:rPr>
                <w:lang w:eastAsia="zh-CN"/>
              </w:rPr>
              <w:t>, the dynamic Poisson estimates are biased (under</w:t>
            </w:r>
            <w:r w:rsidR="00455C25">
              <w:rPr>
                <w:lang w:eastAsia="zh-CN"/>
              </w:rPr>
              <w:t>-</w:t>
            </w:r>
            <w:r>
              <w:rPr>
                <w:lang w:eastAsia="zh-CN"/>
              </w:rPr>
              <w:t>estimated</w:t>
            </w:r>
            <w:proofErr w:type="gramStart"/>
            <w:r>
              <w:rPr>
                <w:lang w:eastAsia="zh-CN"/>
              </w:rPr>
              <w:t>)</w:t>
            </w:r>
            <w:proofErr w:type="gramEnd"/>
            <w:r>
              <w:rPr>
                <w:lang w:eastAsia="zh-CN"/>
              </w:rPr>
              <w:t xml:space="preserve"> and the </w:t>
            </w:r>
            <w:r w:rsidR="00455C25">
              <w:rPr>
                <w:lang w:eastAsia="zh-CN"/>
              </w:rPr>
              <w:t>uncertainty</w:t>
            </w:r>
            <w:r>
              <w:rPr>
                <w:lang w:eastAsia="zh-CN"/>
              </w:rPr>
              <w:t xml:space="preserve"> is also underestimated. The solid line gives the MAP estimates of mean firing rate, and the dashed lines show one </w:t>
            </w:r>
            <w:r w:rsidR="00455C25">
              <w:rPr>
                <w:lang w:eastAsia="zh-CN"/>
              </w:rPr>
              <w:t>S.D. credible intervals</w:t>
            </w:r>
            <w:r>
              <w:rPr>
                <w:lang w:eastAsia="zh-CN"/>
              </w:rPr>
              <w:t xml:space="preserve">. The standard </w:t>
            </w:r>
            <w:r w:rsidR="00B97B72">
              <w:rPr>
                <w:lang w:eastAsia="zh-CN"/>
              </w:rPr>
              <w:t>deviation</w:t>
            </w:r>
            <w:r w:rsidR="00455C25">
              <w:rPr>
                <w:lang w:eastAsia="zh-CN"/>
              </w:rPr>
              <w:t>s</w:t>
            </w:r>
            <w:r>
              <w:rPr>
                <w:lang w:eastAsia="zh-CN"/>
              </w:rPr>
              <w:t xml:space="preserve"> of dynamic </w:t>
            </w:r>
            <w:r w:rsidR="00B97B72">
              <w:rPr>
                <w:lang w:eastAsia="zh-CN"/>
              </w:rPr>
              <w:t>CMP estimates</w:t>
            </w:r>
            <w:r>
              <w:rPr>
                <w:lang w:eastAsia="zh-CN"/>
              </w:rPr>
              <w:t xml:space="preserve"> </w:t>
            </w:r>
            <w:r w:rsidR="00B97B72">
              <w:rPr>
                <w:lang w:eastAsia="zh-CN"/>
              </w:rPr>
              <w:t>are</w:t>
            </w:r>
            <w:r>
              <w:rPr>
                <w:lang w:eastAsia="zh-CN"/>
              </w:rPr>
              <w:t xml:space="preserve"> calculated using the truncated summation</w:t>
            </w:r>
            <w:r w:rsidR="00B97B72">
              <w:rPr>
                <w:lang w:eastAsia="zh-CN"/>
              </w:rPr>
              <w:t xml:space="preserve">s (see details in </w:t>
            </w:r>
            <w:r w:rsidR="00455C25">
              <w:rPr>
                <w:lang w:eastAsia="zh-CN"/>
              </w:rPr>
              <w:t>A</w:t>
            </w:r>
            <w:r w:rsidR="00B97B72">
              <w:rPr>
                <w:lang w:eastAsia="zh-CN"/>
              </w:rPr>
              <w:t>ppendix)</w:t>
            </w:r>
            <w:r w:rsidR="00455C25">
              <w:rPr>
                <w:lang w:eastAsia="zh-CN"/>
              </w:rPr>
              <w:t>, while the standard deviations for the dynamic Poisson model are from a log-normal distribution.</w:t>
            </w:r>
          </w:p>
        </w:tc>
      </w:tr>
    </w:tbl>
    <w:p w14:paraId="37FFDCC3" w14:textId="77777777" w:rsidR="00A44BE0" w:rsidRDefault="00A44BE0" w:rsidP="00A85603">
      <w:pPr>
        <w:spacing w:line="240" w:lineRule="auto"/>
      </w:pPr>
    </w:p>
    <w:p w14:paraId="69E329BC" w14:textId="77777777" w:rsidR="0057550F" w:rsidRDefault="0057550F" w:rsidP="00A85603">
      <w:pPr>
        <w:spacing w:line="240" w:lineRule="auto"/>
      </w:pPr>
    </w:p>
    <w:p w14:paraId="01418B63" w14:textId="772876B4" w:rsidR="00D62B20" w:rsidRDefault="00D62B20" w:rsidP="00A85603">
      <w:pPr>
        <w:pStyle w:val="Heading2"/>
        <w:spacing w:line="240" w:lineRule="auto"/>
      </w:pPr>
      <w:r>
        <w:t>Application</w:t>
      </w:r>
      <w:r w:rsidR="00455C25">
        <w:t xml:space="preserve"> to Experimental Data</w:t>
      </w:r>
    </w:p>
    <w:p w14:paraId="00A4A023" w14:textId="22E6E014" w:rsidR="00A02EEB" w:rsidRDefault="00A02EEB" w:rsidP="00A85603">
      <w:pPr>
        <w:spacing w:line="240" w:lineRule="auto"/>
      </w:pPr>
      <w:r>
        <w:t xml:space="preserve">We next applied our method to two </w:t>
      </w:r>
      <w:r w:rsidR="00455C25">
        <w:t xml:space="preserve">publicly available </w:t>
      </w:r>
      <w:r>
        <w:t>datasets</w:t>
      </w:r>
      <w:r w:rsidR="00A2259A">
        <w:t xml:space="preserve"> of extracellular spike recordings</w:t>
      </w:r>
      <w:r>
        <w:t xml:space="preserve">: 1) Utah array recordings of </w:t>
      </w:r>
      <w:proofErr w:type="gramStart"/>
      <w:r>
        <w:t>visually</w:t>
      </w:r>
      <w:r w:rsidR="00455C25">
        <w:t>-</w:t>
      </w:r>
      <w:r>
        <w:t>evoked</w:t>
      </w:r>
      <w:proofErr w:type="gramEnd"/>
      <w:r>
        <w:t xml:space="preserve"> activity from anesthetized macaque primary visual cortex (</w:t>
      </w:r>
      <w:r w:rsidR="00455C25">
        <w:t>“</w:t>
      </w:r>
      <w:r>
        <w:t>V1 data</w:t>
      </w:r>
      <w:r w:rsidR="00455C25">
        <w:t>”</w:t>
      </w:r>
      <w:r>
        <w:t xml:space="preserve">), and 2) </w:t>
      </w:r>
      <w:r w:rsidR="00A2259A">
        <w:t xml:space="preserve">multi-shank silicon probe </w:t>
      </w:r>
      <w:r>
        <w:t xml:space="preserve">recordings </w:t>
      </w:r>
      <w:r w:rsidR="00455C25">
        <w:t>from</w:t>
      </w:r>
      <w:r w:rsidR="00A2259A">
        <w:t xml:space="preserve"> hippocampus of</w:t>
      </w:r>
      <w:r w:rsidR="00455C25">
        <w:t xml:space="preserve"> a</w:t>
      </w:r>
      <w:r>
        <w:t xml:space="preserve"> rat </w:t>
      </w:r>
      <w:r w:rsidR="00455C25">
        <w:t>running back-and-forth on a</w:t>
      </w:r>
      <w:r>
        <w:t xml:space="preserve"> linear maze (</w:t>
      </w:r>
      <w:r w:rsidR="00455C25">
        <w:t>“</w:t>
      </w:r>
      <w:r>
        <w:t>HC data</w:t>
      </w:r>
      <w:r w:rsidR="00455C25">
        <w:t>”</w:t>
      </w:r>
      <w:r>
        <w:t>).</w:t>
      </w:r>
    </w:p>
    <w:p w14:paraId="78B45F87" w14:textId="77777777" w:rsidR="00A02EEB" w:rsidRPr="00A02EEB" w:rsidRDefault="00A02EEB" w:rsidP="00A85603">
      <w:pPr>
        <w:spacing w:line="240" w:lineRule="auto"/>
      </w:pPr>
    </w:p>
    <w:p w14:paraId="57C4E387" w14:textId="7E0E2973" w:rsidR="00D62B20" w:rsidRPr="006B0351" w:rsidRDefault="003C3470" w:rsidP="00A85603">
      <w:pPr>
        <w:pStyle w:val="Heading3"/>
        <w:spacing w:line="240" w:lineRule="auto"/>
        <w:rPr>
          <w:b/>
          <w:bCs/>
        </w:rPr>
      </w:pPr>
      <w:r w:rsidRPr="006B0351">
        <w:rPr>
          <w:b/>
          <w:bCs/>
        </w:rPr>
        <w:t>V1 data</w:t>
      </w:r>
    </w:p>
    <w:p w14:paraId="1D1FD925" w14:textId="574EBAD1" w:rsidR="00A03B94" w:rsidRDefault="003F3B77" w:rsidP="00A85603">
      <w:pPr>
        <w:spacing w:line="240" w:lineRule="auto"/>
      </w:pPr>
      <w:r>
        <w:t xml:space="preserve">In the V1 dataset </w:t>
      </w:r>
      <w:r>
        <w:fldChar w:fldCharType="begin" w:fldLock="1"/>
      </w:r>
      <w:r>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mendeley":{"formattedCitation":"(Kohn and Smith 2016)","plainTextFormattedCitation":"(Kohn and Smith 2016)","previouslyFormattedCitation":"(Kohn and Smith 2016)"},"properties":{"noteIndex":0},"schema":"https://github.com/citation-style-language/schema/raw/master/csl-citation.json"}</w:instrText>
      </w:r>
      <w:r>
        <w:fldChar w:fldCharType="separate"/>
      </w:r>
      <w:r w:rsidRPr="006E61ED">
        <w:rPr>
          <w:noProof/>
        </w:rPr>
        <w:t>(Kohn and Smith 2016)</w:t>
      </w:r>
      <w:r>
        <w:fldChar w:fldCharType="end"/>
      </w:r>
      <w:r>
        <w:t xml:space="preserve">, </w:t>
      </w:r>
      <w:r w:rsidR="00A2259A">
        <w:t xml:space="preserve">anesthetized </w:t>
      </w:r>
      <w:r>
        <w:t xml:space="preserve">macaque monkeys </w:t>
      </w:r>
      <w:r w:rsidR="00A2259A">
        <w:t xml:space="preserve">viewed full-field sinusoidal grating movies while </w:t>
      </w:r>
      <w:r>
        <w:t>neural activit</w:t>
      </w:r>
      <w:r w:rsidR="001E6D28">
        <w:t>y was</w:t>
      </w:r>
      <w:r>
        <w:t xml:space="preserve"> recorded by</w:t>
      </w:r>
      <w:r w:rsidR="001E6D28">
        <w:t xml:space="preserve"> a</w:t>
      </w:r>
      <w:r>
        <w:t xml:space="preserve"> </w:t>
      </w:r>
      <w:r w:rsidR="001E6D28">
        <w:t xml:space="preserve">96-channel </w:t>
      </w:r>
      <w:r>
        <w:t>“Utah” array. The waveform</w:t>
      </w:r>
      <w:r w:rsidR="00A03B94">
        <w:t xml:space="preserve"> segments were sorted by hand with modified competitive mixture decomposition methods</w:t>
      </w:r>
      <w:r w:rsidR="00A2259A">
        <w:t xml:space="preserve"> </w:t>
      </w:r>
      <w:r w:rsidR="00710253">
        <w:fldChar w:fldCharType="begin" w:fldLock="1"/>
      </w:r>
      <w:r w:rsidR="00F1138E">
        <w:instrText>ADDIN CSL_CITATION {"citationItems":[{"id":"ITEM-1","itemData":{"DOI":"10.1016/S0165-0270(03)00120-1","ISSN":"0165-0270","PMID":"12906941","abstract":"A number of recent methods developed for automatic classification of multiunit neural activity rely on a Gaussian model of the variability of individual waveforms and the statistical methods of Gaussian mixture decomposition. Recent evidence has shown that the Gaussian model does not accurately capture the multivariate statistics of the waveform samples' distribution. We present further data demonstrating non-Gaussian statistics, and show that the multivariate t-distribution, a wide-tailed family of distributions, provides a significantly better fit to the true statistics. We introduce an adaptation of a new expectation-maximization based competitive mixture decomposition algorithm and show that it efficiently and reliably performs mixture decomposition of t-distributions. Our algorithm determines the number of units in multiunit neural recordings, even in the presence of significant noise contamination resulting from random threshold crossings and overlapping spikes. © 2003 Elsevier B.V. All rights reserved.","author":[{"dropping-particle":"","family":"Shoham","given":"Shy","non-dropping-particle":"","parse-names":false,"suffix":""},{"dropping-particle":"","family":"Fellows","given":"Matthew R.","non-dropping-particle":"","parse-names":false,"suffix":""},{"dropping-particle":"","family":"Normann","given":"Richard A.","non-dropping-particle":"","parse-names":false,"suffix":""}],"container-title":"Journal of neuroscience methods","id":"ITEM-1","issue":"2","issued":{"date-parts":[["2003","8","15"]]},"page":"111-122","publisher":"J Neurosci Methods","title":"Robust, automatic spike sorting using mixtures of multivariate t-distributions","type":"article-journal","volume":"127"},"uris":["http://www.mendeley.com/documents/?uuid=3dee30dc-ff53-329d-b5fc-a6c32b053bbd"]}],"mendeley":{"formattedCitation":"(Shoham et al. 2003)","plainTextFormattedCitation":"(Shoham et al. 2003)","previouslyFormattedCitation":"(Shoham et al. 2003)"},"properties":{"noteIndex":0},"schema":"https://github.com/citation-style-language/schema/raw/master/csl-citation.json"}</w:instrText>
      </w:r>
      <w:r w:rsidR="00710253">
        <w:fldChar w:fldCharType="separate"/>
      </w:r>
      <w:r w:rsidR="00710253" w:rsidRPr="00710253">
        <w:rPr>
          <w:noProof/>
        </w:rPr>
        <w:t>(Shoham et al. 2003)</w:t>
      </w:r>
      <w:r w:rsidR="00710253">
        <w:fldChar w:fldCharType="end"/>
      </w:r>
      <w:r w:rsidR="00A03B94">
        <w:t>.</w:t>
      </w:r>
      <w:r w:rsidR="006B0351">
        <w:t xml:space="preserve"> </w:t>
      </w:r>
      <w:r w:rsidR="004D4B08">
        <w:t xml:space="preserve">Monkeys viewed </w:t>
      </w:r>
      <w:r w:rsidR="00A03B94">
        <w:t xml:space="preserve">a movie of sinusoidal gratings with ~100 different drift directions </w:t>
      </w:r>
      <w:r w:rsidR="004D4B08">
        <w:t xml:space="preserve">presented in random order </w:t>
      </w:r>
      <w:r w:rsidR="00A03B94">
        <w:t>(300ms each, 30s movie in total)</w:t>
      </w:r>
      <w:r w:rsidR="004D4B08">
        <w:t>, and the movie was repeated</w:t>
      </w:r>
      <w:r w:rsidR="00A03B94">
        <w:t xml:space="preserve"> 120 times. </w:t>
      </w:r>
      <w:r w:rsidR="00A03B94" w:rsidRPr="006E61ED">
        <w:t>For further details on how the data were obtained,</w:t>
      </w:r>
      <w:r w:rsidR="00A03B94">
        <w:t xml:space="preserve"> see </w:t>
      </w:r>
      <w:r w:rsidR="00A03B94">
        <w:fldChar w:fldCharType="begin" w:fldLock="1"/>
      </w:r>
      <w:r w:rsidR="00A03B94">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sidR="00A03B94">
        <w:rPr>
          <w:rFonts w:ascii="Cambria Math" w:hAnsi="Cambria Math" w:cs="Cambria Math"/>
        </w:rPr>
        <w:instrText>∼</w:instrText>
      </w:r>
      <w:r w:rsidR="00A03B94">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rsidR="00A03B94">
        <w:fldChar w:fldCharType="separate"/>
      </w:r>
      <w:r w:rsidR="00A03B94" w:rsidRPr="006E61ED">
        <w:rPr>
          <w:noProof/>
        </w:rPr>
        <w:t>(Kelly et al. 2010; Smith and Kohn 2008)</w:t>
      </w:r>
      <w:r w:rsidR="00A03B94">
        <w:fldChar w:fldCharType="end"/>
      </w:r>
      <w:r w:rsidR="00A03B94">
        <w:t xml:space="preserve">. </w:t>
      </w:r>
    </w:p>
    <w:p w14:paraId="34EAFC4C" w14:textId="77777777" w:rsidR="00A03B94" w:rsidRDefault="00A03B94" w:rsidP="00A85603">
      <w:pPr>
        <w:spacing w:line="240" w:lineRule="auto"/>
      </w:pPr>
    </w:p>
    <w:p w14:paraId="42850E89" w14:textId="7C5DCF81" w:rsidR="001E6D28" w:rsidRDefault="00A03B94" w:rsidP="00A85603">
      <w:pPr>
        <w:spacing w:line="240" w:lineRule="auto"/>
      </w:pPr>
      <w:r>
        <w:t>In this analysis, we set bin size to be 0.3s</w:t>
      </w:r>
      <w:r w:rsidR="00606001">
        <w:t xml:space="preserve">, but ignoring the spike counts for the first 0.05s </w:t>
      </w:r>
      <w:r w:rsidR="001522A4">
        <w:t xml:space="preserve">for each bin to </w:t>
      </w:r>
      <w:r w:rsidR="00710253">
        <w:t xml:space="preserve">avoid </w:t>
      </w:r>
      <w:r w:rsidR="00710253" w:rsidRPr="00710253">
        <w:rPr>
          <w:color w:val="FF0000"/>
        </w:rPr>
        <w:t>the marginal effect (?)</w:t>
      </w:r>
      <w:r w:rsidR="001522A4">
        <w:t>.</w:t>
      </w:r>
    </w:p>
    <w:p w14:paraId="35EE9135" w14:textId="26DFBDEF" w:rsidR="001E6D28" w:rsidRDefault="001E6D28" w:rsidP="00A85603">
      <w:pPr>
        <w:spacing w:line="240" w:lineRule="auto"/>
      </w:pPr>
    </w:p>
    <w:p w14:paraId="70864281" w14:textId="6FC4B1EC" w:rsidR="001E6D28" w:rsidRDefault="001E6D28" w:rsidP="001E6D28">
      <w:pPr>
        <w:pStyle w:val="ListParagraph"/>
        <w:numPr>
          <w:ilvl w:val="0"/>
          <w:numId w:val="4"/>
        </w:numPr>
        <w:spacing w:line="240" w:lineRule="auto"/>
      </w:pPr>
      <w:r>
        <w:t>Monkey #</w:t>
      </w:r>
      <w:r w:rsidR="004D4B08">
        <w:t>1</w:t>
      </w:r>
    </w:p>
    <w:p w14:paraId="5EAA8EB5" w14:textId="392CB66D" w:rsidR="001E6D28" w:rsidRDefault="001E6D28" w:rsidP="001E6D28">
      <w:pPr>
        <w:pStyle w:val="ListParagraph"/>
        <w:numPr>
          <w:ilvl w:val="0"/>
          <w:numId w:val="4"/>
        </w:numPr>
        <w:spacing w:line="240" w:lineRule="auto"/>
      </w:pPr>
      <w:r>
        <w:t>Mention CRCNS pvc-11 somewhere</w:t>
      </w:r>
    </w:p>
    <w:p w14:paraId="035F396F" w14:textId="20F24367" w:rsidR="001E6D28" w:rsidRDefault="004D4B08" w:rsidP="001E6D28">
      <w:pPr>
        <w:pStyle w:val="ListParagraph"/>
        <w:numPr>
          <w:ilvl w:val="0"/>
          <w:numId w:val="4"/>
        </w:numPr>
        <w:spacing w:line="240" w:lineRule="auto"/>
      </w:pPr>
      <w:r>
        <w:t>Here we consider spike counts 50-350ms after stimulus onset.</w:t>
      </w:r>
    </w:p>
    <w:p w14:paraId="091099BE" w14:textId="6A0F5D5E" w:rsidR="006F45B1" w:rsidRDefault="006F45B1" w:rsidP="001E6D28">
      <w:pPr>
        <w:pStyle w:val="ListParagraph"/>
        <w:numPr>
          <w:ilvl w:val="0"/>
          <w:numId w:val="4"/>
        </w:numPr>
        <w:spacing w:line="240" w:lineRule="auto"/>
      </w:pPr>
      <w:r w:rsidRPr="006F45B1">
        <w:t>https://crcns.org/data-sets/vc/pvc-11/about</w:t>
      </w:r>
    </w:p>
    <w:p w14:paraId="67BF47EC" w14:textId="623CEA91" w:rsidR="001E6D28" w:rsidRDefault="001E6D28" w:rsidP="00A85603">
      <w:pPr>
        <w:spacing w:line="240" w:lineRule="auto"/>
      </w:pPr>
    </w:p>
    <w:p w14:paraId="55FF9C5C" w14:textId="77777777" w:rsidR="001E6D28" w:rsidRDefault="001E6D28" w:rsidP="00A85603">
      <w:pPr>
        <w:spacing w:line="240" w:lineRule="auto"/>
      </w:pPr>
    </w:p>
    <w:p w14:paraId="6388BBB8" w14:textId="77777777" w:rsidR="001E6D28" w:rsidRDefault="001E6D28" w:rsidP="00A85603">
      <w:pPr>
        <w:spacing w:line="240" w:lineRule="auto"/>
      </w:pPr>
    </w:p>
    <w:p w14:paraId="2D54DEC1" w14:textId="61A073D6" w:rsidR="001E6D28" w:rsidRDefault="002C31D2" w:rsidP="00A85603">
      <w:pPr>
        <w:spacing w:line="240" w:lineRule="auto"/>
      </w:pPr>
      <w:r>
        <w:t>The spike counts show that there are two</w:t>
      </w:r>
      <w:r w:rsidR="00B549F6">
        <w:t xml:space="preserve"> increasing</w:t>
      </w:r>
      <w:r>
        <w:t xml:space="preserve"> place fields (Fig. 4A), the major one is around 4 </w:t>
      </w:r>
      <w:proofErr w:type="gramStart"/>
      <w:r>
        <w:t>degree</w:t>
      </w:r>
      <w:proofErr w:type="gramEnd"/>
      <w:r>
        <w:t xml:space="preserve"> while the minor one is around 1 degree.</w:t>
      </w:r>
    </w:p>
    <w:p w14:paraId="0B44626C" w14:textId="77777777" w:rsidR="001E6D28" w:rsidRDefault="001E6D28" w:rsidP="00A85603">
      <w:pPr>
        <w:spacing w:line="240" w:lineRule="auto"/>
      </w:pPr>
    </w:p>
    <w:p w14:paraId="2E619F0F" w14:textId="2BF258C6" w:rsidR="00055116" w:rsidRDefault="002C31D2" w:rsidP="00A85603">
      <w:pPr>
        <w:spacing w:line="240" w:lineRule="auto"/>
      </w:pPr>
      <w:r>
        <w:t xml:space="preserve">Considering the sequential measurement effect, we analyze the data with single neuron input. The predictors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t xml:space="preserve"> are circular cubic spline basis expa</w:t>
      </w:r>
      <w:proofErr w:type="spellStart"/>
      <w:r>
        <w:t>nsion</w:t>
      </w:r>
      <w:proofErr w:type="spellEnd"/>
      <w:r>
        <w:rPr>
          <w:lang w:eastAsia="zh-CN"/>
        </w:rPr>
        <w:t>, with 5 and 3 knots,</w:t>
      </w:r>
      <w:r>
        <w:t xml:space="preserve"> of the grating directions.</w:t>
      </w:r>
      <w:r w:rsidR="008B2722">
        <w:t xml:space="preserve"> Fitting the model with full and half data (in a speckled pattern) can both recover the pattern successfully</w:t>
      </w:r>
      <w:r w:rsidR="00DF6835">
        <w:t xml:space="preserve"> (Fig. 4B)</w:t>
      </w:r>
      <w:r w:rsidR="008B2722">
        <w:t>.</w:t>
      </w:r>
      <w:r w:rsidR="00DF6835">
        <w:t xml:space="preserve"> </w:t>
      </w:r>
      <w:r w:rsidR="00F33F21">
        <w:t>When evaluating the Fano factors using</w:t>
      </w:r>
      <w:r w:rsidR="00DF6835">
        <w:t xml:space="preserve"> 5-step sliding window</w:t>
      </w:r>
      <w:r w:rsidR="00F33F21">
        <w:t>s for these two place fields</w:t>
      </w:r>
      <w:r w:rsidR="00B549F6">
        <w:t xml:space="preserve"> (Fig. 4C)</w:t>
      </w:r>
      <w:r w:rsidR="00F33F21">
        <w:t>,</w:t>
      </w:r>
      <w:r w:rsidR="00B549F6">
        <w:t xml:space="preserve"> we will see that the Fano factors decrease in two place fields</w:t>
      </w:r>
      <w:r w:rsidR="001151A6">
        <w:t>. The fitted Fano factors also follow the observed trend and</w:t>
      </w:r>
      <w:r w:rsidR="00D84C63">
        <w:t xml:space="preserve"> are mostly</w:t>
      </w:r>
      <w:r w:rsidR="001151A6">
        <w:t xml:space="preserve"> within the 1-standard error </w:t>
      </w:r>
      <w:r w:rsidR="00154BD1">
        <w:t>range, which is obtained by Bayes Bootstrapping. We then compare the performance</w:t>
      </w:r>
      <w:r w:rsidR="00C75989">
        <w:t xml:space="preserve"> for 7 models, when fitting the data from 74 neurons in V1 area</w:t>
      </w:r>
      <w:r w:rsidR="00F950B9">
        <w:t xml:space="preserve"> (Fig. 4D)</w:t>
      </w:r>
      <w:r w:rsidR="00C75989">
        <w:t>.</w:t>
      </w:r>
      <w:r w:rsidR="00F950B9">
        <w:t xml:space="preserve"> 4 models are dynamic models: (1) dynamic CMP, with 5 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F950B9">
        <w:t xml:space="preserve"> and 3 knots for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51120E">
        <w:t>, denoted as dCMP-(5,3)</w:t>
      </w:r>
      <w:r w:rsidR="00F950B9">
        <w:t>; (2) dynamic CMP</w:t>
      </w:r>
      <w:r w:rsidR="00331057">
        <w:t xml:space="preserve"> with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F950B9">
        <w:t xml:space="preserve">, </w:t>
      </w:r>
      <w:proofErr w:type="spellStart"/>
      <w:r w:rsidR="0051120E">
        <w:t>dCMP</w:t>
      </w:r>
      <w:proofErr w:type="spellEnd"/>
      <w:r w:rsidR="0051120E">
        <w:t>-(5,1);</w:t>
      </w:r>
      <w:r w:rsidR="00F950B9">
        <w:t xml:space="preserve"> (3) dynamic CMP</w:t>
      </w:r>
      <w:r w:rsidR="00331057">
        <w:t xml:space="preserve"> </w:t>
      </w:r>
      <w:r w:rsidR="00F950B9">
        <w:t xml:space="preserve">with constant </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rsidR="00331057">
        <w:t>,</w:t>
      </w:r>
      <w:r w:rsidR="00F950B9">
        <w:t xml:space="preserve"> </w:t>
      </w:r>
      <w:proofErr w:type="spellStart"/>
      <w:r w:rsidR="00F950B9">
        <w:t>dCMP</w:t>
      </w:r>
      <w:proofErr w:type="spellEnd"/>
      <w:r w:rsidR="00F950B9">
        <w:t>-(5)-</w:t>
      </w:r>
      <m:oMath>
        <m:r>
          <w:rPr>
            <w:rFonts w:ascii="Cambria Math" w:hAnsi="Cambria Math"/>
          </w:rPr>
          <m:t>ν</m:t>
        </m:r>
      </m:oMath>
      <w:r w:rsidR="00F950B9">
        <w:t xml:space="preserve"> and (4) dynamic Poisson, </w:t>
      </w:r>
      <w:proofErr w:type="spellStart"/>
      <w:r w:rsidR="0051120E">
        <w:t>dPoi</w:t>
      </w:r>
      <w:proofErr w:type="spellEnd"/>
      <w:r w:rsidR="0051120E">
        <w:t xml:space="preserve">-(5). The remaining 3 models are static: (1) static CMP, </w:t>
      </w:r>
      <w:proofErr w:type="spellStart"/>
      <w:r w:rsidR="0051120E">
        <w:t>sCMP</w:t>
      </w:r>
      <w:proofErr w:type="spellEnd"/>
      <w:r w:rsidR="0051120E">
        <w:t xml:space="preserve">-(5,3); (2) static CMP, </w:t>
      </w:r>
      <w:proofErr w:type="spellStart"/>
      <w:r w:rsidR="0051120E">
        <w:t>sCMP</w:t>
      </w:r>
      <w:proofErr w:type="spellEnd"/>
      <w:r w:rsidR="0051120E">
        <w:t xml:space="preserve">-(5,1) and (3) static Poisson, </w:t>
      </w:r>
      <w:proofErr w:type="spellStart"/>
      <w:r w:rsidR="0051120E">
        <w:t>sPoi</w:t>
      </w:r>
      <w:proofErr w:type="spellEnd"/>
      <w:r w:rsidR="008E039D">
        <w:t>-(5). The held-out log-likelihoods (bit</w:t>
      </w:r>
      <w:r w:rsidR="00331057">
        <w:t>s</w:t>
      </w:r>
      <w:r w:rsidR="008E039D">
        <w:t>/ sp</w:t>
      </w:r>
      <w:r w:rsidR="00DE0B6D">
        <w:t>i</w:t>
      </w:r>
      <w:r w:rsidR="008E039D">
        <w:t>k</w:t>
      </w:r>
      <w:r w:rsidR="00DE0B6D">
        <w:t>e</w:t>
      </w:r>
      <w:r w:rsidR="008E039D">
        <w:t>)</w:t>
      </w:r>
      <w:r w:rsidR="00331057">
        <w:t xml:space="preserve"> relative to homogeneous</w:t>
      </w:r>
      <w:r w:rsidR="00BD4765">
        <w:t xml:space="preserve"> static</w:t>
      </w:r>
      <w:r w:rsidR="00331057">
        <w:t xml:space="preserve"> Poisson</w:t>
      </w:r>
      <w:r w:rsidR="008E039D">
        <w:t xml:space="preserve"> show that the CMP-based models, both dynamic and static perform </w:t>
      </w:r>
      <w:r w:rsidR="00D83427">
        <w:t xml:space="preserve">similarly (dynamic ones are a bit better). </w:t>
      </w:r>
      <w:r w:rsidR="00B703F8">
        <w:t>T</w:t>
      </w:r>
      <w:r w:rsidR="00D83427">
        <w:t xml:space="preserve">hese CMP-based models significantly outperform the </w:t>
      </w:r>
      <w:r w:rsidR="00B703F8">
        <w:t>Poisson-based models.</w:t>
      </w:r>
    </w:p>
    <w:tbl>
      <w:tblPr>
        <w:tblStyle w:val="TableGrid"/>
        <w:tblW w:w="0" w:type="auto"/>
        <w:tblLook w:val="04A0" w:firstRow="1" w:lastRow="0" w:firstColumn="1" w:lastColumn="0" w:noHBand="0" w:noVBand="1"/>
      </w:tblPr>
      <w:tblGrid>
        <w:gridCol w:w="10070"/>
      </w:tblGrid>
      <w:tr w:rsidR="006B0351" w14:paraId="426A5F06" w14:textId="77777777" w:rsidTr="006B0351">
        <w:tc>
          <w:tcPr>
            <w:tcW w:w="10070" w:type="dxa"/>
          </w:tcPr>
          <w:p w14:paraId="4B777FB0" w14:textId="467A7CE1" w:rsidR="006B0351" w:rsidRDefault="006B0351" w:rsidP="00A85603">
            <w:pPr>
              <w:spacing w:line="240" w:lineRule="auto"/>
            </w:pPr>
            <w:commentRangeStart w:id="2"/>
            <w:r>
              <w:rPr>
                <w:noProof/>
              </w:rPr>
              <w:lastRenderedPageBreak/>
              <w:drawing>
                <wp:inline distT="0" distB="0" distL="0" distR="0" wp14:anchorId="1B42F670" wp14:editId="0FA4F5E8">
                  <wp:extent cx="6392545" cy="5597525"/>
                  <wp:effectExtent l="0" t="0" r="825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92545" cy="5597525"/>
                          </a:xfrm>
                          <a:prstGeom prst="rect">
                            <a:avLst/>
                          </a:prstGeom>
                          <a:noFill/>
                          <a:ln>
                            <a:noFill/>
                          </a:ln>
                        </pic:spPr>
                      </pic:pic>
                    </a:graphicData>
                  </a:graphic>
                </wp:inline>
              </w:drawing>
            </w:r>
            <w:commentRangeEnd w:id="2"/>
            <w:r w:rsidR="006F45B1">
              <w:rPr>
                <w:rStyle w:val="CommentReference"/>
              </w:rPr>
              <w:commentReference w:id="2"/>
            </w:r>
          </w:p>
        </w:tc>
      </w:tr>
      <w:tr w:rsidR="006B0351" w14:paraId="098FB8D8" w14:textId="77777777" w:rsidTr="006B0351">
        <w:tc>
          <w:tcPr>
            <w:tcW w:w="10070" w:type="dxa"/>
          </w:tcPr>
          <w:p w14:paraId="05CC4C17" w14:textId="401A0556" w:rsidR="006B0351" w:rsidRDefault="006B0351" w:rsidP="00A85603">
            <w:pPr>
              <w:spacing w:line="240" w:lineRule="auto"/>
            </w:pPr>
            <w:r w:rsidRPr="006B0351">
              <w:rPr>
                <w:b/>
                <w:bCs/>
              </w:rPr>
              <w:t>Figure 4. Mouse V1 data.</w:t>
            </w:r>
            <w:r>
              <w:t xml:space="preserve"> </w:t>
            </w:r>
            <w:r>
              <w:rPr>
                <w:lang w:eastAsia="zh-CN"/>
              </w:rPr>
              <w:t xml:space="preserve">Fit the data with 5 circular </w:t>
            </w:r>
            <w:proofErr w:type="gramStart"/>
            <w:r>
              <w:rPr>
                <w:lang w:eastAsia="zh-CN"/>
              </w:rPr>
              <w:t>basis</w:t>
            </w:r>
            <w:proofErr w:type="gramEnd"/>
            <w:r>
              <w:rPr>
                <w:lang w:eastAsia="zh-CN"/>
              </w:rPr>
              <w:t xml:space="preserve"> for </w:t>
            </w:r>
            <m:oMath>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t</m:t>
                  </m:r>
                </m:sub>
              </m:sSub>
            </m:oMath>
            <w:r>
              <w:rPr>
                <w:lang w:eastAsia="zh-CN"/>
              </w:rPr>
              <w:t xml:space="preserve"> and 3 circular basis for </w:t>
            </w:r>
            <m:oMath>
              <m:sSub>
                <m:sSubPr>
                  <m:ctrlPr>
                    <w:rPr>
                      <w:rFonts w:ascii="Cambria Math" w:hAnsi="Cambria Math"/>
                      <w:i/>
                      <w:lang w:eastAsia="zh-CN"/>
                    </w:rPr>
                  </m:ctrlPr>
                </m:sSubPr>
                <m:e>
                  <m:r>
                    <w:rPr>
                      <w:rFonts w:ascii="Cambria Math" w:hAnsi="Cambria Math"/>
                      <w:lang w:eastAsia="zh-CN"/>
                    </w:rPr>
                    <m:t>ν</m:t>
                  </m:r>
                </m:e>
                <m:sub>
                  <m:r>
                    <w:rPr>
                      <w:rFonts w:ascii="Cambria Math" w:hAnsi="Cambria Math"/>
                      <w:lang w:eastAsia="zh-CN"/>
                    </w:rPr>
                    <m:t>t</m:t>
                  </m:r>
                </m:sub>
              </m:sSub>
            </m:oMath>
            <w:r>
              <w:rPr>
                <w:lang w:eastAsia="zh-CN"/>
              </w:rPr>
              <w:t>. (A) The spiking counts of one neuron from V1 area. Two place fields (</w:t>
            </w:r>
            <w:r w:rsidRPr="00D84C63">
              <w:rPr>
                <w:color w:val="FF0000"/>
                <w:lang w:eastAsia="zh-CN"/>
              </w:rPr>
              <w:t>found by max mean of CMP firing rate, using mean of spikes is gives weird orientation</w:t>
            </w:r>
            <w:r>
              <w:rPr>
                <w:lang w:eastAsia="zh-CN"/>
              </w:rPr>
              <w:t>) were marked by dashed lines. The fitted results of using all and half data (hold out in the speckled pattern). (C) The observed Fano factors, averaging by a 15-step sliding window, of two place fields, overlaid by fitted results using all and half data. The dashed</w:t>
            </w:r>
            <w:r w:rsidR="00D84C63">
              <w:rPr>
                <w:lang w:eastAsia="zh-CN"/>
              </w:rPr>
              <w:t xml:space="preserve"> lines are one standard deviation from the window estimates,</w:t>
            </w:r>
            <w:r>
              <w:rPr>
                <w:lang w:eastAsia="zh-CN"/>
              </w:rPr>
              <w:t xml:space="preserve"> obtained by Bayes boosting. (D) Compare the performance of different (7) models for 74 neurons from V1 area. In these models, 5 are dynamical and the remaining 3 are static. The training and test log-likelihood (bits/ spike), with respect to the homogeneous static Poisson model for all neurons are shown in grey lines. The solid orange lines show the medians, and the dashed lines show the first and third quartiles.</w:t>
            </w:r>
          </w:p>
        </w:tc>
      </w:tr>
    </w:tbl>
    <w:p w14:paraId="323F0A28" w14:textId="77777777" w:rsidR="00055116" w:rsidRDefault="00055116" w:rsidP="00A85603">
      <w:pPr>
        <w:spacing w:line="240" w:lineRule="auto"/>
      </w:pPr>
    </w:p>
    <w:p w14:paraId="4BB4FFC0" w14:textId="515C9A22" w:rsidR="00A02EEB" w:rsidRDefault="00A02EEB" w:rsidP="00A85603">
      <w:pPr>
        <w:spacing w:line="240" w:lineRule="auto"/>
      </w:pPr>
    </w:p>
    <w:p w14:paraId="782AC7CB" w14:textId="6B5E70E3" w:rsidR="003C3470" w:rsidRDefault="00BD35A0" w:rsidP="00A85603">
      <w:pPr>
        <w:spacing w:line="240" w:lineRule="auto"/>
        <w:rPr>
          <w:lang w:eastAsia="zh-CN"/>
        </w:rPr>
      </w:pPr>
      <w:r>
        <w:rPr>
          <w:lang w:eastAsia="zh-CN"/>
        </w:rPr>
        <w:t xml:space="preserve"> </w:t>
      </w:r>
    </w:p>
    <w:p w14:paraId="5B4937CB" w14:textId="07122AA1" w:rsidR="003C3470" w:rsidRPr="001234DF" w:rsidRDefault="003C3470" w:rsidP="00A85603">
      <w:pPr>
        <w:pStyle w:val="Heading3"/>
        <w:spacing w:line="240" w:lineRule="auto"/>
      </w:pPr>
      <w:r w:rsidRPr="001234DF">
        <w:lastRenderedPageBreak/>
        <w:t>Hippocampus data</w:t>
      </w:r>
    </w:p>
    <w:p w14:paraId="5C0804CB" w14:textId="21A45E88" w:rsidR="006F45B1" w:rsidRDefault="000F7FB1" w:rsidP="00A85603">
      <w:pPr>
        <w:autoSpaceDE w:val="0"/>
        <w:autoSpaceDN w:val="0"/>
        <w:adjustRightInd w:val="0"/>
        <w:snapToGrid w:val="0"/>
        <w:spacing w:line="240" w:lineRule="auto"/>
        <w:rPr>
          <w:rFonts w:ascii="TimesNewRoman" w:eastAsia="Times New Roman" w:hAnsi="TimesNewRoman" w:cs="TimesNewRoman"/>
          <w:color w:val="000000"/>
          <w:lang w:val="x-none"/>
        </w:rPr>
      </w:pPr>
      <w:r>
        <w:t>In the HC data</w:t>
      </w:r>
      <w:r w:rsidR="00D70083">
        <w:t>set, the rat was running back and forth along the 250cm linear track.</w:t>
      </w:r>
      <w:r w:rsidR="00B94B85">
        <w:t xml:space="preserve"> The recording </w:t>
      </w:r>
      <w:r w:rsidR="00844C49">
        <w:t xml:space="preserve">holds up to ~66 min. </w:t>
      </w:r>
      <w:r w:rsidR="001522A4">
        <w:t xml:space="preserve">The recorded spikes are further sorted by program </w:t>
      </w:r>
      <w:proofErr w:type="spellStart"/>
      <w:r w:rsidR="001522A4">
        <w:t>KlustaKwick</w:t>
      </w:r>
      <w:proofErr w:type="spellEnd"/>
      <w:r w:rsidR="00E87D30">
        <w:t xml:space="preserve"> (</w:t>
      </w:r>
      <w:commentRangeStart w:id="3"/>
      <w:r w:rsidR="00AD06D8" w:rsidRPr="00BD4765">
        <w:fldChar w:fldCharType="begin"/>
      </w:r>
      <w:r w:rsidR="00AD06D8" w:rsidRPr="00BD4765">
        <w:rPr>
          <w:strike/>
        </w:rPr>
        <w:instrText xml:space="preserve"> HYPERLINK "https://github.com/klustateam/klustakwik" </w:instrText>
      </w:r>
      <w:r w:rsidR="00AD06D8" w:rsidRPr="00BD4765">
        <w:fldChar w:fldCharType="separate"/>
      </w:r>
      <w:r w:rsidR="00E87D30" w:rsidRPr="00BD4765">
        <w:rPr>
          <w:rStyle w:val="Hyperlink"/>
          <w:rFonts w:ascii="TimesNewRoman" w:eastAsia="Times New Roman" w:hAnsi="TimesNewRoman" w:cs="TimesNewRoman"/>
          <w:strike/>
          <w:lang w:val="x-none"/>
        </w:rPr>
        <w:t>https://github.com/klustateam/klustakwik</w:t>
      </w:r>
      <w:r w:rsidR="00AD06D8" w:rsidRPr="00BD4765">
        <w:rPr>
          <w:rStyle w:val="Hyperlink"/>
          <w:rFonts w:ascii="TimesNewRoman" w:eastAsia="Times New Roman" w:hAnsi="TimesNewRoman" w:cs="TimesNewRoman"/>
          <w:strike/>
          <w:lang w:val="x-none"/>
        </w:rPr>
        <w:fldChar w:fldCharType="end"/>
      </w:r>
      <w:commentRangeEnd w:id="3"/>
      <w:r w:rsidR="00BD4765">
        <w:rPr>
          <w:rStyle w:val="CommentReference"/>
        </w:rPr>
        <w:commentReference w:id="3"/>
      </w:r>
      <w:r w:rsidR="00E87D30">
        <w:t xml:space="preserve">) </w:t>
      </w:r>
      <w:r w:rsidR="00E87D30">
        <w:rPr>
          <w:rFonts w:ascii="TimesNewRoman" w:eastAsia="Times New Roman" w:hAnsi="TimesNewRoman" w:cs="TimesNewRoman"/>
          <w:color w:val="000000"/>
          <w:lang w:val="x-none"/>
        </w:rPr>
        <w:t xml:space="preserve">for automatic spike sorting, then by </w:t>
      </w:r>
      <w:proofErr w:type="spellStart"/>
      <w:r w:rsidR="00E87D30">
        <w:rPr>
          <w:rFonts w:ascii="TimesNewRoman" w:eastAsia="Times New Roman" w:hAnsi="TimesNewRoman" w:cs="TimesNewRoman"/>
          <w:color w:val="000000"/>
          <w:lang w:val="x-none"/>
        </w:rPr>
        <w:t>Klusters</w:t>
      </w:r>
      <w:proofErr w:type="spellEnd"/>
      <w:r w:rsidR="00E87D30">
        <w:rPr>
          <w:rFonts w:ascii="TimesNewRoman" w:eastAsia="Times New Roman" w:hAnsi="TimesNewRoman" w:cs="TimesNewRoman"/>
          <w:color w:val="000000"/>
          <w:lang w:val="x-none"/>
        </w:rPr>
        <w:t xml:space="preserve">, </w:t>
      </w:r>
      <w:hyperlink r:id="rId16" w:history="1">
        <w:r w:rsidR="00ED3561" w:rsidRPr="00564357">
          <w:rPr>
            <w:rStyle w:val="Hyperlink"/>
            <w:rFonts w:ascii="TimesNewRoman" w:eastAsia="Times New Roman" w:hAnsi="TimesNewRoman" w:cs="TimesNewRoman"/>
            <w:lang w:val="x-none"/>
          </w:rPr>
          <w:t>http://neurosuite.sourceforge.net/</w:t>
        </w:r>
      </w:hyperlink>
      <w:r w:rsidR="00ED3561">
        <w:rPr>
          <w:rFonts w:ascii="TimesNewRoman" w:eastAsia="Times New Roman" w:hAnsi="TimesNewRoman" w:cs="TimesNewRoman"/>
          <w:color w:val="000000"/>
        </w:rPr>
        <w:t xml:space="preserve"> </w:t>
      </w:r>
      <w:r w:rsidR="00E87D30">
        <w:rPr>
          <w:rFonts w:ascii="TimesNewRoman" w:eastAsia="Times New Roman" w:hAnsi="TimesNewRoman" w:cs="TimesNewRoman"/>
          <w:color w:val="000000"/>
          <w:lang w:val="x-none"/>
        </w:rPr>
        <w:t>for</w:t>
      </w:r>
      <w:r w:rsidR="00E87D30">
        <w:rPr>
          <w:rFonts w:ascii="TimesNewRoman" w:eastAsia="Times New Roman" w:hAnsi="TimesNewRoman" w:cs="TimesNewRoman"/>
          <w:color w:val="000000"/>
        </w:rPr>
        <w:t xml:space="preserve"> </w:t>
      </w:r>
      <w:r w:rsidR="00E87D30">
        <w:rPr>
          <w:rFonts w:ascii="TimesNewRoman" w:eastAsia="Times New Roman" w:hAnsi="TimesNewRoman" w:cs="TimesNewRoman"/>
          <w:color w:val="000000"/>
          <w:lang w:val="x-none"/>
        </w:rPr>
        <w:t>manual adjustment.</w:t>
      </w:r>
    </w:p>
    <w:p w14:paraId="39CB4C0B" w14:textId="4F1B2C53" w:rsidR="006F45B1" w:rsidRDefault="006F45B1" w:rsidP="00A85603">
      <w:pPr>
        <w:autoSpaceDE w:val="0"/>
        <w:autoSpaceDN w:val="0"/>
        <w:adjustRightInd w:val="0"/>
        <w:snapToGrid w:val="0"/>
        <w:spacing w:line="240" w:lineRule="auto"/>
        <w:rPr>
          <w:rFonts w:ascii="TimesNewRoman" w:eastAsia="Times New Roman" w:hAnsi="TimesNewRoman" w:cs="TimesNewRoman"/>
          <w:color w:val="000000"/>
          <w:lang w:val="x-none"/>
        </w:rPr>
      </w:pPr>
    </w:p>
    <w:p w14:paraId="60803F65" w14:textId="3E38C0F3" w:rsidR="006F45B1" w:rsidRDefault="006F45B1" w:rsidP="006F45B1">
      <w:pPr>
        <w:pStyle w:val="ListParagraph"/>
        <w:numPr>
          <w:ilvl w:val="0"/>
          <w:numId w:val="4"/>
        </w:numPr>
        <w:autoSpaceDE w:val="0"/>
        <w:autoSpaceDN w:val="0"/>
        <w:adjustRightInd w:val="0"/>
        <w:snapToGrid w:val="0"/>
        <w:spacing w:line="240" w:lineRule="auto"/>
        <w:rPr>
          <w:rFonts w:ascii="TimesNewRoman" w:eastAsia="Times New Roman" w:hAnsi="TimesNewRoman" w:cs="TimesNewRoman"/>
          <w:color w:val="000000"/>
        </w:rPr>
      </w:pPr>
      <w:r>
        <w:rPr>
          <w:rFonts w:ascii="TimesNewRoman" w:eastAsia="Times New Roman" w:hAnsi="TimesNewRoman" w:cs="TimesNewRoman"/>
          <w:color w:val="000000"/>
        </w:rPr>
        <w:t>Bin size</w:t>
      </w:r>
    </w:p>
    <w:p w14:paraId="224EFE20" w14:textId="2B347EE4" w:rsidR="006F45B1" w:rsidRDefault="006F45B1" w:rsidP="006F45B1">
      <w:pPr>
        <w:pStyle w:val="ListParagraph"/>
        <w:numPr>
          <w:ilvl w:val="0"/>
          <w:numId w:val="4"/>
        </w:numPr>
        <w:autoSpaceDE w:val="0"/>
        <w:autoSpaceDN w:val="0"/>
        <w:adjustRightInd w:val="0"/>
        <w:snapToGrid w:val="0"/>
        <w:spacing w:line="240" w:lineRule="auto"/>
        <w:rPr>
          <w:rFonts w:ascii="TimesNewRoman" w:eastAsia="Times New Roman" w:hAnsi="TimesNewRoman" w:cs="TimesNewRoman"/>
          <w:color w:val="000000"/>
        </w:rPr>
      </w:pPr>
      <w:r>
        <w:rPr>
          <w:rFonts w:ascii="TimesNewRoman" w:eastAsia="Times New Roman" w:hAnsi="TimesNewRoman" w:cs="TimesNewRoman"/>
          <w:color w:val="000000"/>
        </w:rPr>
        <w:t>Exact recording from file name</w:t>
      </w:r>
      <w:r w:rsidR="00B850F6">
        <w:rPr>
          <w:rFonts w:ascii="TimesNewRoman" w:eastAsia="Times New Roman" w:hAnsi="TimesNewRoman" w:cs="TimesNewRoman"/>
          <w:color w:val="000000"/>
        </w:rPr>
        <w:t xml:space="preserve"> - </w:t>
      </w:r>
      <w:r w:rsidR="00B850F6" w:rsidRPr="00B850F6">
        <w:rPr>
          <w:rFonts w:ascii="TimesNewRoman" w:eastAsia="Times New Roman" w:hAnsi="TimesNewRoman" w:cs="TimesNewRoman"/>
          <w:color w:val="000000"/>
        </w:rPr>
        <w:t>ec014_468</w:t>
      </w:r>
      <w:r w:rsidR="00B850F6">
        <w:rPr>
          <w:rFonts w:ascii="TimesNewRoman" w:eastAsia="Times New Roman" w:hAnsi="TimesNewRoman" w:cs="TimesNewRoman"/>
          <w:color w:val="000000"/>
        </w:rPr>
        <w:t>?</w:t>
      </w:r>
    </w:p>
    <w:p w14:paraId="4179AC7D" w14:textId="2EC1C662" w:rsidR="006F45B1" w:rsidRDefault="006F45B1" w:rsidP="006F45B1">
      <w:pPr>
        <w:pStyle w:val="ListParagraph"/>
        <w:numPr>
          <w:ilvl w:val="0"/>
          <w:numId w:val="4"/>
        </w:numPr>
        <w:autoSpaceDE w:val="0"/>
        <w:autoSpaceDN w:val="0"/>
        <w:adjustRightInd w:val="0"/>
        <w:snapToGrid w:val="0"/>
        <w:spacing w:line="240" w:lineRule="auto"/>
        <w:rPr>
          <w:rFonts w:ascii="TimesNewRoman" w:eastAsia="Times New Roman" w:hAnsi="TimesNewRoman" w:cs="TimesNewRoman"/>
          <w:color w:val="000000"/>
        </w:rPr>
      </w:pPr>
      <w:r>
        <w:rPr>
          <w:rFonts w:ascii="TimesNewRoman" w:eastAsia="Times New Roman" w:hAnsi="TimesNewRoman" w:cs="TimesNewRoman"/>
          <w:color w:val="000000"/>
        </w:rPr>
        <w:t>CRCNS hc-3</w:t>
      </w:r>
    </w:p>
    <w:p w14:paraId="5AE46096" w14:textId="11C067A1" w:rsidR="006F45B1" w:rsidRDefault="006F45B1" w:rsidP="006F45B1">
      <w:pPr>
        <w:pStyle w:val="ListParagraph"/>
        <w:numPr>
          <w:ilvl w:val="0"/>
          <w:numId w:val="4"/>
        </w:numPr>
        <w:autoSpaceDE w:val="0"/>
        <w:autoSpaceDN w:val="0"/>
        <w:adjustRightInd w:val="0"/>
        <w:snapToGrid w:val="0"/>
        <w:spacing w:line="240" w:lineRule="auto"/>
        <w:rPr>
          <w:rFonts w:ascii="TimesNewRoman" w:eastAsia="Times New Roman" w:hAnsi="TimesNewRoman" w:cs="TimesNewRoman"/>
          <w:color w:val="000000"/>
        </w:rPr>
      </w:pPr>
      <w:r>
        <w:rPr>
          <w:rFonts w:ascii="TimesNewRoman" w:eastAsia="Times New Roman" w:hAnsi="TimesNewRoman" w:cs="TimesNewRoman"/>
          <w:color w:val="000000"/>
        </w:rPr>
        <w:t>For more details see (REF)</w:t>
      </w:r>
    </w:p>
    <w:p w14:paraId="1D545020" w14:textId="75D6E780" w:rsidR="00B850F6" w:rsidRPr="006F45B1" w:rsidRDefault="00B850F6" w:rsidP="006F45B1">
      <w:pPr>
        <w:pStyle w:val="ListParagraph"/>
        <w:numPr>
          <w:ilvl w:val="0"/>
          <w:numId w:val="4"/>
        </w:numPr>
        <w:autoSpaceDE w:val="0"/>
        <w:autoSpaceDN w:val="0"/>
        <w:adjustRightInd w:val="0"/>
        <w:snapToGrid w:val="0"/>
        <w:spacing w:line="240" w:lineRule="auto"/>
        <w:rPr>
          <w:rFonts w:ascii="TimesNewRoman" w:eastAsia="Times New Roman" w:hAnsi="TimesNewRoman" w:cs="TimesNewRoman"/>
          <w:color w:val="000000"/>
        </w:rPr>
      </w:pPr>
      <w:r w:rsidRPr="00B850F6">
        <w:rPr>
          <w:rFonts w:ascii="TimesNewRoman" w:eastAsia="Times New Roman" w:hAnsi="TimesNewRoman" w:cs="TimesNewRoman"/>
          <w:color w:val="000000"/>
        </w:rPr>
        <w:t>https://crcns.org/data-sets/hc/hc-3/about-hc-3</w:t>
      </w:r>
    </w:p>
    <w:p w14:paraId="24057975" w14:textId="77777777" w:rsidR="006F45B1" w:rsidRDefault="006F45B1" w:rsidP="00A85603">
      <w:pPr>
        <w:autoSpaceDE w:val="0"/>
        <w:autoSpaceDN w:val="0"/>
        <w:adjustRightInd w:val="0"/>
        <w:snapToGrid w:val="0"/>
        <w:spacing w:line="240" w:lineRule="auto"/>
        <w:rPr>
          <w:rFonts w:ascii="TimesNewRoman" w:eastAsia="Times New Roman" w:hAnsi="TimesNewRoman" w:cs="TimesNewRoman"/>
          <w:color w:val="000000"/>
          <w:lang w:val="x-none"/>
        </w:rPr>
      </w:pPr>
    </w:p>
    <w:p w14:paraId="3FBCC8FD" w14:textId="2C53C050" w:rsidR="009A49E7" w:rsidRDefault="00B703F8" w:rsidP="00A85603">
      <w:pPr>
        <w:autoSpaceDE w:val="0"/>
        <w:autoSpaceDN w:val="0"/>
        <w:adjustRightInd w:val="0"/>
        <w:snapToGrid w:val="0"/>
        <w:spacing w:line="240" w:lineRule="auto"/>
      </w:pPr>
      <w:r>
        <w:t xml:space="preserve">The spike counts (Fig. 5A) show that there are two place fields. Unlike data in V1 area, the neural response </w:t>
      </w:r>
      <w:proofErr w:type="gramStart"/>
      <w:r>
        <w:t>are</w:t>
      </w:r>
      <w:proofErr w:type="gramEnd"/>
      <w:r>
        <w:t xml:space="preserve"> more position-specific and sparser.</w:t>
      </w:r>
      <w:r w:rsidR="00E92F35">
        <w:t xml:space="preserve"> Moreover, </w:t>
      </w:r>
      <w:r w:rsidR="00EF466E">
        <w:t>the spikes</w:t>
      </w:r>
      <w:r w:rsidR="007B452C">
        <w:rPr>
          <w:lang w:eastAsia="zh-CN"/>
        </w:rPr>
        <w:t xml:space="preserve"> are orientation-specific: the spiking activities are different for the same position but different orientations. We then fit the data</w:t>
      </w:r>
      <w:r w:rsidR="00E92F35">
        <w:t xml:space="preserve"> using 12-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E92F35">
        <w:t xml:space="preserve">, and let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E92F35">
        <w:t>.</w:t>
      </w:r>
      <w:r w:rsidR="007B452C">
        <w:t xml:space="preserve"> The spiking pattern can be successfully recovered</w:t>
      </w:r>
      <w:r w:rsidR="00DE0B6D">
        <w:t xml:space="preserve"> in terms of mean response (Fig. 5B)</w:t>
      </w:r>
      <w:r w:rsidR="007B452C">
        <w:t>. We then evaluate the fitted Fano factors for two place fields</w:t>
      </w:r>
      <w:r w:rsidR="00DE0B6D">
        <w:t xml:space="preserve"> (Fig. 5C)</w:t>
      </w:r>
      <w:r w:rsidR="00D40C6A">
        <w:t xml:space="preserve">. </w:t>
      </w:r>
      <w:r w:rsidR="00ED3561">
        <w:t>Compared to the neural activities in V1 area, the spikes in Hippocampus area fluctuate more. The dispersion patterns are also specific in both position and orientation.</w:t>
      </w:r>
      <w:r w:rsidR="00DE0B6D">
        <w:t xml:space="preserve"> Compared to</w:t>
      </w:r>
      <w:r w:rsidR="009A49E7">
        <w:t xml:space="preserve"> models based on Poisson distribution or static models, the dynamic CMP also outperforms others. Figure 5D shows the training and held-out log-likelihood (bits/spike)</w:t>
      </w:r>
      <w:r w:rsidR="00ED3561">
        <w:t xml:space="preserve"> relative to static homogeneous Poisson</w:t>
      </w:r>
      <w:r w:rsidR="009A49E7">
        <w:t xml:space="preserve"> for 78 neurons, after extracting 5% data as test in the speckled pattern. Unlike V1 data, </w:t>
      </w:r>
      <w:r w:rsidR="00A8408E">
        <w:t>all</w:t>
      </w:r>
      <w:r w:rsidR="009A49E7">
        <w:t xml:space="preserve"> dynamic models are generally better than static models.</w:t>
      </w:r>
      <w:r w:rsidR="00A8408E">
        <w:t xml:space="preserve"> </w:t>
      </w:r>
      <w:r w:rsidR="00853A3D">
        <w:t>W</w:t>
      </w:r>
      <w:r w:rsidR="00A8408E">
        <w:t>ithin</w:t>
      </w:r>
      <w:r w:rsidR="00853A3D">
        <w:t xml:space="preserve"> groups of</w:t>
      </w:r>
      <w:r w:rsidR="00A8408E">
        <w:t xml:space="preserve"> dynamic or static models, CMP-based models are consistently better than the Poisson-based models.</w:t>
      </w:r>
    </w:p>
    <w:p w14:paraId="1AD66062" w14:textId="77777777" w:rsidR="00BE2EE2" w:rsidRDefault="00BE2EE2" w:rsidP="00A85603">
      <w:pPr>
        <w:autoSpaceDE w:val="0"/>
        <w:autoSpaceDN w:val="0"/>
        <w:adjustRightInd w:val="0"/>
        <w:snapToGrid w:val="0"/>
        <w:spacing w:line="240" w:lineRule="auto"/>
        <w:jc w:val="left"/>
      </w:pPr>
    </w:p>
    <w:p w14:paraId="0E3A70B1" w14:textId="0EE43396" w:rsidR="000F7FB1" w:rsidRPr="00853A3D" w:rsidRDefault="00BE2EE2" w:rsidP="00A85603">
      <w:pPr>
        <w:spacing w:line="240" w:lineRule="auto"/>
        <w:rPr>
          <w:color w:val="FF0000"/>
        </w:rPr>
      </w:pPr>
      <w:r w:rsidRPr="00853A3D">
        <w:rPr>
          <w:color w:val="FF0000"/>
        </w:rPr>
        <w:t xml:space="preserve">Comment: (1) I drop </w:t>
      </w:r>
      <w:proofErr w:type="spellStart"/>
      <w:r w:rsidRPr="00853A3D">
        <w:rPr>
          <w:color w:val="FF0000"/>
        </w:rPr>
        <w:t>dCMP</w:t>
      </w:r>
      <w:proofErr w:type="spellEnd"/>
      <w:r w:rsidRPr="00853A3D">
        <w:rPr>
          <w:color w:val="FF0000"/>
        </w:rPr>
        <w:t>-(12)-</w:t>
      </w:r>
      <m:oMath>
        <m:r>
          <w:rPr>
            <w:rFonts w:ascii="Cambria Math" w:hAnsi="Cambria Math"/>
            <w:color w:val="FF0000"/>
          </w:rPr>
          <m:t>ν</m:t>
        </m:r>
      </m:oMath>
      <w:r w:rsidRPr="00853A3D">
        <w:rPr>
          <w:color w:val="FF0000"/>
        </w:rPr>
        <w:t>, since unlike V1, it’s very painful for even 1 neuron. (2) Since the signal is too sparse, I just extract 5% data. (3) There are 97 neurons in HC</w:t>
      </w:r>
      <w:r w:rsidR="00853A3D">
        <w:rPr>
          <w:color w:val="FF0000"/>
        </w:rPr>
        <w:t xml:space="preserve"> totally</w:t>
      </w:r>
      <w:r w:rsidRPr="00853A3D">
        <w:rPr>
          <w:color w:val="FF0000"/>
        </w:rPr>
        <w:t xml:space="preserve">, but </w:t>
      </w:r>
      <w:r w:rsidR="00853A3D" w:rsidRPr="00853A3D">
        <w:rPr>
          <w:color w:val="FF0000"/>
        </w:rPr>
        <w:t>19</w:t>
      </w:r>
      <w:r w:rsidRPr="00853A3D">
        <w:rPr>
          <w:color w:val="FF0000"/>
        </w:rPr>
        <w:t xml:space="preserve"> of them cannot fit with 12 knots. Maybe they are too sparse. I tried using 6 knots, </w:t>
      </w:r>
      <w:r w:rsidR="00853A3D" w:rsidRPr="00853A3D">
        <w:rPr>
          <w:color w:val="FF0000"/>
        </w:rPr>
        <w:t xml:space="preserve">some resolved </w:t>
      </w:r>
      <w:r w:rsidRPr="00853A3D">
        <w:rPr>
          <w:color w:val="FF0000"/>
        </w:rPr>
        <w:t>but some neurons still fail to fit.</w:t>
      </w:r>
      <w:r w:rsidR="00853A3D" w:rsidRPr="00853A3D">
        <w:rPr>
          <w:color w:val="FF0000"/>
        </w:rPr>
        <w:t xml:space="preserve"> Fitting with 6 knots performs similarly.</w:t>
      </w:r>
    </w:p>
    <w:p w14:paraId="1FE879D0" w14:textId="77777777" w:rsidR="00853A3D" w:rsidRDefault="00853A3D" w:rsidP="00A85603">
      <w:pPr>
        <w:spacing w:line="240" w:lineRule="auto"/>
      </w:pPr>
    </w:p>
    <w:tbl>
      <w:tblPr>
        <w:tblStyle w:val="TableGrid"/>
        <w:tblW w:w="0" w:type="auto"/>
        <w:tblLook w:val="04A0" w:firstRow="1" w:lastRow="0" w:firstColumn="1" w:lastColumn="0" w:noHBand="0" w:noVBand="1"/>
      </w:tblPr>
      <w:tblGrid>
        <w:gridCol w:w="10070"/>
      </w:tblGrid>
      <w:tr w:rsidR="00853A3D" w14:paraId="08ADB13C" w14:textId="77777777" w:rsidTr="00853A3D">
        <w:tc>
          <w:tcPr>
            <w:tcW w:w="10070" w:type="dxa"/>
          </w:tcPr>
          <w:p w14:paraId="78B66781" w14:textId="50F1526F" w:rsidR="00853A3D" w:rsidRDefault="007D4D97" w:rsidP="00A85603">
            <w:pPr>
              <w:spacing w:line="240" w:lineRule="auto"/>
            </w:pPr>
            <w:r>
              <w:rPr>
                <w:noProof/>
              </w:rPr>
              <w:lastRenderedPageBreak/>
              <w:drawing>
                <wp:inline distT="0" distB="0" distL="0" distR="0" wp14:anchorId="4ACD985F" wp14:editId="6F635644">
                  <wp:extent cx="6392545" cy="3880485"/>
                  <wp:effectExtent l="0" t="0" r="825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92545" cy="3880485"/>
                          </a:xfrm>
                          <a:prstGeom prst="rect">
                            <a:avLst/>
                          </a:prstGeom>
                          <a:noFill/>
                          <a:ln>
                            <a:noFill/>
                          </a:ln>
                        </pic:spPr>
                      </pic:pic>
                    </a:graphicData>
                  </a:graphic>
                </wp:inline>
              </w:drawing>
            </w:r>
          </w:p>
        </w:tc>
      </w:tr>
      <w:tr w:rsidR="00853A3D" w14:paraId="4448E0BE" w14:textId="77777777" w:rsidTr="00853A3D">
        <w:tc>
          <w:tcPr>
            <w:tcW w:w="10070" w:type="dxa"/>
          </w:tcPr>
          <w:p w14:paraId="0A74F788" w14:textId="398E8C15" w:rsidR="00853A3D" w:rsidRDefault="00853A3D" w:rsidP="00A85603">
            <w:pPr>
              <w:spacing w:line="240" w:lineRule="auto"/>
            </w:pPr>
            <w:r w:rsidRPr="00853A3D">
              <w:rPr>
                <w:b/>
                <w:bCs/>
              </w:rPr>
              <w:t>Figure 5. Hippocampus data.</w:t>
            </w:r>
            <w:r>
              <w:t xml:space="preserve"> </w:t>
            </w:r>
            <w:r w:rsidR="009A1545">
              <w:t xml:space="preserve">(A) the spikes </w:t>
            </w:r>
            <w:proofErr w:type="gramStart"/>
            <w:r w:rsidR="009A1545">
              <w:t>counts</w:t>
            </w:r>
            <w:proofErr w:type="gramEnd"/>
            <w:r w:rsidR="009A1545">
              <w:t xml:space="preserve"> of the neuron in hippocampus area. The blue lines show the linear tracks. The black circles are spiking counts, with radius</w:t>
            </w:r>
            <w:r w:rsidR="00905ACB">
              <w:t>es</w:t>
            </w:r>
            <w:r w:rsidR="009A1545">
              <w:t xml:space="preserve"> corres</w:t>
            </w:r>
            <w:r w:rsidR="00905ACB">
              <w:t>pond to number of spikes. (B) the heatmap shows fitted mean firing rate. The colored lines show two putative place fields, which are founded by fitted mean response.</w:t>
            </w:r>
            <w:r>
              <w:t xml:space="preserve"> (C) The log10-Fano factor for two place fields and two directions. (D) The training and test log-likelihoods (bits/spike)</w:t>
            </w:r>
            <w:r w:rsidR="00905ACB">
              <w:t xml:space="preserve"> with respect to homogeneous static Poisson</w:t>
            </w:r>
            <w:r>
              <w:t xml:space="preserve"> for 4 models in 78 neurons, when extracting 5% data as test. 4 models are combinations of dynamic/static and CMP/Poisson. The red solid lines are median values, while the dashed lines showing the first and third quartiles.</w:t>
            </w:r>
          </w:p>
        </w:tc>
      </w:tr>
    </w:tbl>
    <w:p w14:paraId="7E86FFD8" w14:textId="3A2F89D4" w:rsidR="009A7B80" w:rsidRDefault="009A7B80" w:rsidP="00A85603">
      <w:pPr>
        <w:spacing w:line="240" w:lineRule="auto"/>
      </w:pPr>
    </w:p>
    <w:p w14:paraId="4CC75398" w14:textId="77777777" w:rsidR="009A7B80" w:rsidRPr="009A7B80" w:rsidRDefault="009A7B80" w:rsidP="00A85603">
      <w:pPr>
        <w:spacing w:line="240" w:lineRule="auto"/>
      </w:pPr>
    </w:p>
    <w:p w14:paraId="2C05D42F" w14:textId="7A40663B" w:rsidR="00DB4BD0" w:rsidRDefault="006633E9" w:rsidP="00A85603">
      <w:pPr>
        <w:pStyle w:val="Heading1"/>
        <w:spacing w:line="240" w:lineRule="auto"/>
      </w:pPr>
      <w:r>
        <w:t>Discussion</w:t>
      </w:r>
    </w:p>
    <w:p w14:paraId="7B4B15D1" w14:textId="2D50DF5F" w:rsidR="00A62EA5" w:rsidRDefault="00DB4BD0" w:rsidP="00A85603">
      <w:pPr>
        <w:spacing w:line="240" w:lineRule="auto"/>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 and introduce</w:t>
      </w:r>
      <w:r w:rsidR="007350F7">
        <w:t xml:space="preserve"> a </w:t>
      </w:r>
      <w:r w:rsidR="00594885">
        <w:t>dynamic GLM model with CMP observations</w:t>
      </w:r>
      <w:r>
        <w:t>. The proposed model</w:t>
      </w:r>
      <w:r w:rsidR="00594885">
        <w:t xml:space="preserve"> can track the fluctuation</w:t>
      </w:r>
      <w:r w:rsidR="0097112C">
        <w:t>s</w:t>
      </w:r>
      <w:r w:rsidR="00594885">
        <w:t xml:space="preserve"> in mean and dispersion</w:t>
      </w:r>
      <w:r w:rsidR="0097112C">
        <w:t xml:space="preserve"> for neural spiking activities simultaneously. The global Laplace approximation</w:t>
      </w:r>
      <w:r w:rsidR="00633792">
        <w:t xml:space="preserve"> with</w:t>
      </w:r>
      <w:r w:rsidR="0097112C">
        <w:t xml:space="preserve"> smoothing estimates</w:t>
      </w:r>
      <w:r>
        <w:t xml:space="preserve"> initialization</w:t>
      </w:r>
      <w:r w:rsidR="0097112C">
        <w:t xml:space="preserve"> provide an accurate and computational efficient model </w:t>
      </w:r>
      <w:proofErr w:type="gramStart"/>
      <w:r w:rsidR="0097112C">
        <w:t>estimates</w:t>
      </w:r>
      <w:proofErr w:type="gramEnd"/>
      <w:r w:rsidR="0097112C">
        <w:t>.</w:t>
      </w:r>
      <w:r w:rsidR="00633792">
        <w:t xml:space="preserve"> After validating our method by simulations, we further applied it to neurons in V1 area and “place cells” in the hippocampus. All these examples show that our model can successfully capture dynamics in response mean and dispersion, and the proposed method outperforms </w:t>
      </w:r>
      <w:r w:rsidR="008A4AFF">
        <w:t>models</w:t>
      </w:r>
      <w:r w:rsidR="00633792">
        <w:t xml:space="preserve"> based on</w:t>
      </w:r>
      <w:r w:rsidR="00C57093">
        <w:t xml:space="preserve"> Poisson observations or static parameters.</w:t>
      </w:r>
    </w:p>
    <w:p w14:paraId="23D122C4" w14:textId="137FEFF9" w:rsidR="008A4AFF" w:rsidRDefault="008A4AFF" w:rsidP="00A85603">
      <w:pPr>
        <w:spacing w:line="240" w:lineRule="auto"/>
      </w:pPr>
    </w:p>
    <w:p w14:paraId="1D94DC8C" w14:textId="42099D9F" w:rsidR="007350F7" w:rsidRPr="00436EEF" w:rsidRDefault="008A4AFF" w:rsidP="00A85603">
      <w:pPr>
        <w:spacing w:line="240" w:lineRule="auto"/>
        <w:rPr>
          <w:bCs/>
        </w:rPr>
      </w:pPr>
      <w:r>
        <w:lastRenderedPageBreak/>
        <w:t xml:space="preserve">Although the current model works well for fitting the neural spikes, there are some potential improvements. First, the state transition matrix </w:t>
      </w:r>
      <m:oMath>
        <m:r>
          <m:rPr>
            <m:sty m:val="bi"/>
          </m:rPr>
          <w:rPr>
            <w:rFonts w:ascii="Cambria Math" w:hAnsi="Cambria Math"/>
          </w:rPr>
          <m:t>F</m:t>
        </m:r>
      </m:oMath>
      <w:r>
        <w:rPr>
          <w:b/>
        </w:rPr>
        <w:t xml:space="preserve"> </w:t>
      </w:r>
      <w:r>
        <w:rPr>
          <w:bCs/>
        </w:rPr>
        <w:t>is</w:t>
      </w:r>
      <w:r w:rsidR="00A90961">
        <w:rPr>
          <w:bCs/>
        </w:rPr>
        <w:t xml:space="preserve"> currently</w:t>
      </w:r>
      <w:r>
        <w:rPr>
          <w:bCs/>
        </w:rPr>
        <w:t xml:space="preserve"> assumed to be known and fixed</w:t>
      </w:r>
      <w:r w:rsidR="00A90961">
        <w:rPr>
          <w:bCs/>
        </w:rPr>
        <w:t xml:space="preserve"> to be identity</w:t>
      </w:r>
      <w:r w:rsidR="0012383B">
        <w:rPr>
          <w:bCs/>
        </w:rPr>
        <w:t xml:space="preserve"> for convenience</w:t>
      </w:r>
      <w:r w:rsidR="00A90961">
        <w:rPr>
          <w:bCs/>
        </w:rPr>
        <w:t xml:space="preserve">. This doesn’t allow for interactions between state vectors and may limit the usage in some situation. Because the </w:t>
      </w:r>
      <w:r w:rsidR="00173A7E">
        <w:rPr>
          <w:bCs/>
        </w:rPr>
        <w:t xml:space="preserve">state vectors progress linearly with a Gaussian noise, the estimation of </w:t>
      </w:r>
      <m:oMath>
        <m:r>
          <m:rPr>
            <m:sty m:val="bi"/>
          </m:rPr>
          <w:rPr>
            <w:rFonts w:ascii="Cambria Math" w:hAnsi="Cambria Math"/>
          </w:rPr>
          <m:t>F</m:t>
        </m:r>
      </m:oMath>
      <w:r w:rsidR="00173A7E">
        <w:rPr>
          <w:bCs/>
        </w:rPr>
        <w:t xml:space="preserve"> is straightforward. The EM algorithm for Poisson linear dynamics system (PLDS), a modified model for Po</w:t>
      </w:r>
      <w:proofErr w:type="spellStart"/>
      <w:r w:rsidR="00173A7E">
        <w:rPr>
          <w:bCs/>
        </w:rPr>
        <w:t>isson</w:t>
      </w:r>
      <w:proofErr w:type="spellEnd"/>
      <w:r w:rsidR="00173A7E">
        <w:rPr>
          <w:bCs/>
        </w:rPr>
        <w:t xml:space="preserve"> factor </w:t>
      </w:r>
      <w:r w:rsidR="006F378D">
        <w:rPr>
          <w:bCs/>
        </w:rPr>
        <w:t>analysis model</w:t>
      </w:r>
      <w:r w:rsidR="00173A7E">
        <w:rPr>
          <w:bCs/>
        </w:rPr>
        <w:t xml:space="preserve"> can be found in </w:t>
      </w:r>
      <w:r w:rsidR="00F1138E">
        <w:rPr>
          <w:bCs/>
        </w:rPr>
        <w:fldChar w:fldCharType="begin" w:fldLock="1"/>
      </w:r>
      <w:r w:rsidR="00D96925">
        <w:rPr>
          <w:bCs/>
        </w:rPr>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F1138E">
        <w:rPr>
          <w:bCs/>
        </w:rPr>
        <w:fldChar w:fldCharType="separate"/>
      </w:r>
      <w:r w:rsidR="00F1138E" w:rsidRPr="00F1138E">
        <w:rPr>
          <w:bCs/>
          <w:noProof/>
        </w:rPr>
        <w:t>(Macke et al. 2011)</w:t>
      </w:r>
      <w:r w:rsidR="00F1138E">
        <w:rPr>
          <w:bCs/>
        </w:rPr>
        <w:fldChar w:fldCharType="end"/>
      </w:r>
      <w:r w:rsidR="006C1C8B">
        <w:rPr>
          <w:bCs/>
        </w:rPr>
        <w:t>.</w:t>
      </w:r>
      <w:r w:rsidR="00173A7E">
        <w:rPr>
          <w:bCs/>
        </w:rPr>
        <w:t xml:space="preserve"> </w:t>
      </w:r>
      <w:r w:rsidR="006C1C8B">
        <w:rPr>
          <w:bCs/>
        </w:rPr>
        <w:t xml:space="preserve">Secondly, although the CMP distribution </w:t>
      </w:r>
      <w:r w:rsidR="00053BD9">
        <w:rPr>
          <w:bCs/>
        </w:rPr>
        <w:t xml:space="preserve">can flexibly model over- and under-dispersed data, </w:t>
      </w:r>
      <w:r w:rsidR="00CC5D7B">
        <w:rPr>
          <w:bCs/>
        </w:rPr>
        <w:t>the assumed mean-variance relationship may not be appropriate in</w:t>
      </w:r>
      <w:r w:rsidR="002A5F9B">
        <w:rPr>
          <w:bCs/>
        </w:rPr>
        <w:t xml:space="preserve"> some</w:t>
      </w:r>
      <w:r w:rsidR="00CC5D7B">
        <w:rPr>
          <w:bCs/>
        </w:rPr>
        <w:t xml:space="preserve"> cases. To give a more flexible</w:t>
      </w:r>
      <w:r w:rsidR="00D96925">
        <w:rPr>
          <w:bCs/>
        </w:rPr>
        <w:t xml:space="preserve"> modeling of the dispersion, we can instead consider the generalized count (GC) distribution</w:t>
      </w:r>
      <w:r w:rsidR="00D96925">
        <w:rPr>
          <w:bCs/>
        </w:rPr>
        <w:fldChar w:fldCharType="begin" w:fldLock="1"/>
      </w:r>
      <w:r w:rsidR="00552DBA">
        <w:rPr>
          <w:bCs/>
        </w:rPr>
        <w:instrText>ADDIN CSL_CITATION {"citationItems":[{"id":"ITEM-1","itemData":{"DOI":"10.1016/J.JSPI.2004.04.019","ISSN":"0378-3758","abstract":"We consider a wide set of statistical models that extend the Poisson distribution. These models are obtained through weighted versions of the Poisson family and can be approximated by a log-linear model. Under general conditions, we prove that the new models contain overdispersed and underdispersed distributions and that they can be parametrized with the mean and variance. A classical data set is analyzed to show the usefulness of the new models. © 2004 Elsevier B.V. All rights reserved.","author":[{"dropping-particle":"","family":"Castillo","given":"Joan","non-dropping-particle":"del","parse-names":false,"suffix":""},{"dropping-particle":"","family":"Pérez-Casany","given":"Marta","non-dropping-particle":"","parse-names":false,"suffix":""}],"container-title":"Journal of Statistical Planning and Inference","id":"ITEM-1","issue":"2","issued":{"date-parts":[["2005","10","1"]]},"page":"486-500","publisher":"North-Holland","title":"Overdispersed and underdispersed Poisson generalizations","type":"article-journal","volume":"134"},"uris":["http://www.mendeley.com/documents/?uuid=1a68e76c-8dd7-38e3-bb4f-8dae96638cc9"]}],"mendeley":{"formattedCitation":"(del Castillo and Pérez-Casany 2005)","plainTextFormattedCitation":"(del Castillo and Pérez-Casany 2005)","previouslyFormattedCitation":"(del Castillo and Pérez-Casany 2005)"},"properties":{"noteIndex":0},"schema":"https://github.com/citation-style-language/schema/raw/master/csl-citation.json"}</w:instrText>
      </w:r>
      <w:r w:rsidR="00D96925">
        <w:rPr>
          <w:bCs/>
        </w:rPr>
        <w:fldChar w:fldCharType="separate"/>
      </w:r>
      <w:r w:rsidR="00D96925" w:rsidRPr="00D96925">
        <w:rPr>
          <w:bCs/>
          <w:noProof/>
        </w:rPr>
        <w:t>(del Castillo and Pérez-Casany 2005)</w:t>
      </w:r>
      <w:r w:rsidR="00D96925">
        <w:rPr>
          <w:bCs/>
        </w:rPr>
        <w:fldChar w:fldCharType="end"/>
      </w:r>
      <w:r w:rsidR="008956C1">
        <w:rPr>
          <w:bCs/>
        </w:rPr>
        <w:t xml:space="preserve">, which is a further generalization of CMP distribution. </w:t>
      </w:r>
      <w:r w:rsidR="00552DBA">
        <w:rPr>
          <w:bCs/>
        </w:rPr>
        <w:t>Combining t</w:t>
      </w:r>
      <w:r w:rsidR="008956C1">
        <w:rPr>
          <w:bCs/>
        </w:rPr>
        <w:t>he</w:t>
      </w:r>
      <w:r w:rsidR="00552DBA">
        <w:rPr>
          <w:bCs/>
        </w:rPr>
        <w:t xml:space="preserve"> idea of</w:t>
      </w:r>
      <w:r w:rsidR="008956C1">
        <w:rPr>
          <w:bCs/>
        </w:rPr>
        <w:t xml:space="preserve"> </w:t>
      </w:r>
      <w:r w:rsidR="00552DBA">
        <w:rPr>
          <w:bCs/>
        </w:rPr>
        <w:t xml:space="preserve">dynamical factor analysis, </w:t>
      </w:r>
      <w:r w:rsidR="00552DBA">
        <w:rPr>
          <w:bCs/>
        </w:rPr>
        <w:fldChar w:fldCharType="begin" w:fldLock="1"/>
      </w:r>
      <w:r w:rsidR="00552DBA">
        <w:rPr>
          <w:bCs/>
        </w:rPr>
        <w:instrText>ADDIN CSL_CITATION {"citationItems":[{"id":"ITEM-1","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1","issued":{"date-parts":[["2015"]]},"number-of-pages":"2044-2052","title":"High-dimensional neural spike train analysis with generalized count linear dynamical systems","type":"report","volume":"28"},"uris":["http://www.mendeley.com/documents/?uuid=65f762cf-9018-3f07-9ba4-f9a5399a117e"]}],"mendeley":{"formattedCitation":"(Gao et al. 2015)","plainTextFormattedCitation":"(Gao et al. 2015)"},"properties":{"noteIndex":0},"schema":"https://github.com/citation-style-language/schema/raw/master/csl-citation.json"}</w:instrText>
      </w:r>
      <w:r w:rsidR="00552DBA">
        <w:rPr>
          <w:bCs/>
        </w:rPr>
        <w:fldChar w:fldCharType="separate"/>
      </w:r>
      <w:r w:rsidR="00552DBA" w:rsidRPr="00552DBA">
        <w:rPr>
          <w:bCs/>
          <w:noProof/>
        </w:rPr>
        <w:t>(Gao et al. 2015)</w:t>
      </w:r>
      <w:r w:rsidR="00552DBA">
        <w:rPr>
          <w:bCs/>
        </w:rPr>
        <w:fldChar w:fldCharType="end"/>
      </w:r>
      <w:r w:rsidR="00552DBA">
        <w:rPr>
          <w:bCs/>
        </w:rPr>
        <w:t xml:space="preserve"> proposed GC linear dynamical system (GCLDS) model. </w:t>
      </w:r>
      <w:r w:rsidR="004E430C">
        <w:rPr>
          <w:bCs/>
        </w:rPr>
        <w:t xml:space="preserve">However, in their GCLDS, the </w:t>
      </w:r>
      <w:r w:rsidR="00552DBA">
        <w:rPr>
          <w:bCs/>
        </w:rPr>
        <w:t xml:space="preserve">dispersion function </w:t>
      </w:r>
      <m:oMath>
        <m:r>
          <w:rPr>
            <w:rFonts w:ascii="Cambria Math" w:hAnsi="Cambria Math"/>
          </w:rPr>
          <m:t>g(⋅)</m:t>
        </m:r>
      </m:oMath>
      <w:r w:rsidR="00552DBA">
        <w:rPr>
          <w:bCs/>
        </w:rPr>
        <w:t xml:space="preserve"> is static</w:t>
      </w:r>
      <w:r w:rsidR="004E430C">
        <w:rPr>
          <w:bCs/>
        </w:rPr>
        <w:t>. To track the fluctuations in dispersion, we can</w:t>
      </w:r>
      <w:r w:rsidR="000E1DDE">
        <w:rPr>
          <w:bCs/>
        </w:rPr>
        <w:t xml:space="preserve"> further</w:t>
      </w:r>
      <w:r w:rsidR="004E430C">
        <w:rPr>
          <w:bCs/>
        </w:rPr>
        <w:t xml:space="preserve"> </w:t>
      </w:r>
      <w:proofErr w:type="spellStart"/>
      <w:r w:rsidR="004E430C">
        <w:rPr>
          <w:bCs/>
        </w:rPr>
        <w:t xml:space="preserve">model </w:t>
      </w:r>
      <m:oMath>
        <m:r>
          <w:rPr>
            <w:rFonts w:ascii="Cambria Math" w:hAnsi="Cambria Math"/>
          </w:rPr>
          <m:t>g(⋅)</m:t>
        </m:r>
      </m:oMath>
      <w:r w:rsidR="004E430C">
        <w:rPr>
          <w:bCs/>
        </w:rPr>
        <w:t xml:space="preserve"> dynamically a</w:t>
      </w:r>
      <w:r w:rsidR="00AA14F7">
        <w:rPr>
          <w:bCs/>
        </w:rPr>
        <w:t>s</w:t>
      </w:r>
      <w:proofErr w:type="spellEnd"/>
      <w:r w:rsidR="000E1DDE">
        <w:rPr>
          <w:bCs/>
        </w:rPr>
        <w:t xml:space="preserve"> for </w:t>
      </w:r>
      <m:oMath>
        <m:sSub>
          <m:sSubPr>
            <m:ctrlPr>
              <w:rPr>
                <w:rFonts w:ascii="Cambria Math" w:hAnsi="Cambria Math"/>
                <w:bCs/>
                <w:i/>
              </w:rPr>
            </m:ctrlPr>
          </m:sSubPr>
          <m:e>
            <m:r>
              <w:rPr>
                <w:rFonts w:ascii="Cambria Math" w:hAnsi="Cambria Math"/>
              </w:rPr>
              <m:t>ν</m:t>
            </m:r>
          </m:e>
          <m:sub>
            <m:r>
              <w:rPr>
                <w:rFonts w:ascii="Cambria Math" w:hAnsi="Cambria Math"/>
              </w:rPr>
              <m:t>t</m:t>
            </m:r>
          </m:sub>
        </m:sSub>
      </m:oMath>
      <w:r w:rsidR="000E1DDE">
        <w:rPr>
          <w:bCs/>
        </w:rPr>
        <w:t xml:space="preserve"> in the proposed dynamic CMP model.</w:t>
      </w:r>
    </w:p>
    <w:p w14:paraId="14592139" w14:textId="66BC6CD6" w:rsidR="00741176" w:rsidRDefault="00741176" w:rsidP="00A85603">
      <w:pPr>
        <w:spacing w:line="240" w:lineRule="auto"/>
        <w:jc w:val="left"/>
      </w:pPr>
    </w:p>
    <w:p w14:paraId="27EE8468" w14:textId="77777777" w:rsidR="00741176" w:rsidRDefault="00741176" w:rsidP="00A85603">
      <w:pPr>
        <w:spacing w:line="240" w:lineRule="auto"/>
        <w:jc w:val="left"/>
      </w:pPr>
    </w:p>
    <w:p w14:paraId="714EACAE" w14:textId="7FCB6928" w:rsidR="006633E9" w:rsidRDefault="006633E9" w:rsidP="00A85603">
      <w:pPr>
        <w:pStyle w:val="Heading1"/>
        <w:spacing w:line="240" w:lineRule="auto"/>
      </w:pPr>
      <w:r>
        <w:t>Acknowledgements</w:t>
      </w:r>
    </w:p>
    <w:p w14:paraId="6BA80772" w14:textId="74E705B6" w:rsidR="006633E9" w:rsidRPr="006633E9" w:rsidRDefault="00D27569" w:rsidP="00A85603">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A85603">
      <w:pPr>
        <w:spacing w:line="240" w:lineRule="auto"/>
        <w:jc w:val="left"/>
        <w:rPr>
          <w:b/>
          <w:bCs/>
          <w:sz w:val="26"/>
          <w:szCs w:val="26"/>
        </w:rPr>
      </w:pPr>
    </w:p>
    <w:p w14:paraId="2C9B0048" w14:textId="26E935B2" w:rsidR="009B61C5" w:rsidRPr="0076109C" w:rsidRDefault="009B61C5" w:rsidP="00A85603">
      <w:pPr>
        <w:spacing w:line="240" w:lineRule="auto"/>
        <w:jc w:val="left"/>
        <w:rPr>
          <w:color w:val="FF0000"/>
          <w:sz w:val="26"/>
          <w:szCs w:val="26"/>
        </w:rPr>
      </w:pPr>
      <w:r w:rsidRPr="0076109C">
        <w:rPr>
          <w:color w:val="FF0000"/>
          <w:sz w:val="26"/>
          <w:szCs w:val="26"/>
        </w:rPr>
        <w:t xml:space="preserve">[Some references are not correct, but they are fixed in </w:t>
      </w:r>
      <w:r w:rsidRPr="009B61C5">
        <w:rPr>
          <w:color w:val="FF0000"/>
          <w:sz w:val="26"/>
          <w:szCs w:val="26"/>
        </w:rPr>
        <w:t>LaTeX</w:t>
      </w:r>
      <w:r w:rsidRPr="0076109C">
        <w:rPr>
          <w:color w:val="FF0000"/>
          <w:sz w:val="26"/>
          <w:szCs w:val="26"/>
        </w:rPr>
        <w:t>]</w:t>
      </w:r>
    </w:p>
    <w:p w14:paraId="1F6C02AC" w14:textId="063B8520" w:rsidR="00777CE8" w:rsidRDefault="006633E9" w:rsidP="00A85603">
      <w:pPr>
        <w:pStyle w:val="Heading1"/>
        <w:spacing w:line="240" w:lineRule="auto"/>
      </w:pPr>
      <w:r>
        <w:t>References</w:t>
      </w:r>
    </w:p>
    <w:p w14:paraId="21970394" w14:textId="3CFABD25" w:rsidR="00552DBA" w:rsidRPr="00552DBA" w:rsidRDefault="00D27569" w:rsidP="00A85603">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552DBA" w:rsidRPr="00552DBA">
        <w:rPr>
          <w:rFonts w:ascii="Times New Roman" w:hAnsi="Times New Roman" w:cs="Times New Roman"/>
          <w:b/>
          <w:bCs/>
          <w:noProof/>
        </w:rPr>
        <w:t>Barbieri R</w:t>
      </w:r>
      <w:r w:rsidR="00552DBA" w:rsidRPr="00552DBA">
        <w:rPr>
          <w:rFonts w:ascii="Times New Roman" w:hAnsi="Times New Roman" w:cs="Times New Roman"/>
          <w:noProof/>
        </w:rPr>
        <w:t xml:space="preserve">, </w:t>
      </w:r>
      <w:r w:rsidR="00552DBA" w:rsidRPr="00552DBA">
        <w:rPr>
          <w:rFonts w:ascii="Times New Roman" w:hAnsi="Times New Roman" w:cs="Times New Roman"/>
          <w:b/>
          <w:bCs/>
          <w:noProof/>
        </w:rPr>
        <w:t>Quirk MC</w:t>
      </w:r>
      <w:r w:rsidR="00552DBA" w:rsidRPr="00552DBA">
        <w:rPr>
          <w:rFonts w:ascii="Times New Roman" w:hAnsi="Times New Roman" w:cs="Times New Roman"/>
          <w:noProof/>
        </w:rPr>
        <w:t xml:space="preserve">, </w:t>
      </w:r>
      <w:r w:rsidR="00552DBA" w:rsidRPr="00552DBA">
        <w:rPr>
          <w:rFonts w:ascii="Times New Roman" w:hAnsi="Times New Roman" w:cs="Times New Roman"/>
          <w:b/>
          <w:bCs/>
          <w:noProof/>
        </w:rPr>
        <w:t>Frank LM</w:t>
      </w:r>
      <w:r w:rsidR="00552DBA" w:rsidRPr="00552DBA">
        <w:rPr>
          <w:rFonts w:ascii="Times New Roman" w:hAnsi="Times New Roman" w:cs="Times New Roman"/>
          <w:noProof/>
        </w:rPr>
        <w:t xml:space="preserve">, </w:t>
      </w:r>
      <w:r w:rsidR="00552DBA" w:rsidRPr="00552DBA">
        <w:rPr>
          <w:rFonts w:ascii="Times New Roman" w:hAnsi="Times New Roman" w:cs="Times New Roman"/>
          <w:b/>
          <w:bCs/>
          <w:noProof/>
        </w:rPr>
        <w:t>Wilson MA</w:t>
      </w:r>
      <w:r w:rsidR="00552DBA" w:rsidRPr="00552DBA">
        <w:rPr>
          <w:rFonts w:ascii="Times New Roman" w:hAnsi="Times New Roman" w:cs="Times New Roman"/>
          <w:noProof/>
        </w:rPr>
        <w:t xml:space="preserve">, </w:t>
      </w:r>
      <w:r w:rsidR="00552DBA" w:rsidRPr="00552DBA">
        <w:rPr>
          <w:rFonts w:ascii="Times New Roman" w:hAnsi="Times New Roman" w:cs="Times New Roman"/>
          <w:b/>
          <w:bCs/>
          <w:noProof/>
        </w:rPr>
        <w:t>Brown EN</w:t>
      </w:r>
      <w:r w:rsidR="00552DBA" w:rsidRPr="00552DBA">
        <w:rPr>
          <w:rFonts w:ascii="Times New Roman" w:hAnsi="Times New Roman" w:cs="Times New Roman"/>
          <w:noProof/>
        </w:rPr>
        <w:t xml:space="preserve">. Construction and analysis of non-Poisson stimulus-response models of neural spiking activity. </w:t>
      </w:r>
      <w:r w:rsidR="00552DBA" w:rsidRPr="00552DBA">
        <w:rPr>
          <w:rFonts w:ascii="Times New Roman" w:hAnsi="Times New Roman" w:cs="Times New Roman"/>
          <w:i/>
          <w:iCs/>
          <w:noProof/>
        </w:rPr>
        <w:t>J Neurosci Methods</w:t>
      </w:r>
      <w:r w:rsidR="00552DBA" w:rsidRPr="00552DBA">
        <w:rPr>
          <w:rFonts w:ascii="Times New Roman" w:hAnsi="Times New Roman" w:cs="Times New Roman"/>
          <w:noProof/>
        </w:rPr>
        <w:t xml:space="preserve"> 105: 25–37, 2001.</w:t>
      </w:r>
    </w:p>
    <w:p w14:paraId="397113D1"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Brown EN</w:t>
      </w:r>
      <w:r w:rsidRPr="00552DBA">
        <w:rPr>
          <w:rFonts w:ascii="Times New Roman" w:hAnsi="Times New Roman" w:cs="Times New Roman"/>
          <w:noProof/>
        </w:rPr>
        <w:t xml:space="preserve">, </w:t>
      </w:r>
      <w:r w:rsidRPr="00552DBA">
        <w:rPr>
          <w:rFonts w:ascii="Times New Roman" w:hAnsi="Times New Roman" w:cs="Times New Roman"/>
          <w:b/>
          <w:bCs/>
          <w:noProof/>
        </w:rPr>
        <w:t>Nguyen DP</w:t>
      </w:r>
      <w:r w:rsidRPr="00552DBA">
        <w:rPr>
          <w:rFonts w:ascii="Times New Roman" w:hAnsi="Times New Roman" w:cs="Times New Roman"/>
          <w:noProof/>
        </w:rPr>
        <w:t xml:space="preserve">, </w:t>
      </w:r>
      <w:r w:rsidRPr="00552DBA">
        <w:rPr>
          <w:rFonts w:ascii="Times New Roman" w:hAnsi="Times New Roman" w:cs="Times New Roman"/>
          <w:b/>
          <w:bCs/>
          <w:noProof/>
        </w:rPr>
        <w:t>Frank LM</w:t>
      </w:r>
      <w:r w:rsidRPr="00552DBA">
        <w:rPr>
          <w:rFonts w:ascii="Times New Roman" w:hAnsi="Times New Roman" w:cs="Times New Roman"/>
          <w:noProof/>
        </w:rPr>
        <w:t xml:space="preserve">, </w:t>
      </w:r>
      <w:r w:rsidRPr="00552DBA">
        <w:rPr>
          <w:rFonts w:ascii="Times New Roman" w:hAnsi="Times New Roman" w:cs="Times New Roman"/>
          <w:b/>
          <w:bCs/>
          <w:noProof/>
        </w:rPr>
        <w:t>Wilson MA</w:t>
      </w:r>
      <w:r w:rsidRPr="00552DBA">
        <w:rPr>
          <w:rFonts w:ascii="Times New Roman" w:hAnsi="Times New Roman" w:cs="Times New Roman"/>
          <w:noProof/>
        </w:rPr>
        <w:t xml:space="preserve">, </w:t>
      </w:r>
      <w:r w:rsidRPr="00552DBA">
        <w:rPr>
          <w:rFonts w:ascii="Times New Roman" w:hAnsi="Times New Roman" w:cs="Times New Roman"/>
          <w:b/>
          <w:bCs/>
          <w:noProof/>
        </w:rPr>
        <w:t>Solo V</w:t>
      </w:r>
      <w:r w:rsidRPr="00552DBA">
        <w:rPr>
          <w:rFonts w:ascii="Times New Roman" w:hAnsi="Times New Roman" w:cs="Times New Roman"/>
          <w:noProof/>
        </w:rPr>
        <w:t xml:space="preserve">. An analysis of neural receptive field plasticity by point process adaptive filtering. </w:t>
      </w:r>
      <w:r w:rsidRPr="00552DBA">
        <w:rPr>
          <w:rFonts w:ascii="Times New Roman" w:hAnsi="Times New Roman" w:cs="Times New Roman"/>
          <w:i/>
          <w:iCs/>
          <w:noProof/>
        </w:rPr>
        <w:t>Proc Natl Acad Sci</w:t>
      </w:r>
      <w:r w:rsidRPr="00552DBA">
        <w:rPr>
          <w:rFonts w:ascii="Times New Roman" w:hAnsi="Times New Roman" w:cs="Times New Roman"/>
          <w:noProof/>
        </w:rPr>
        <w:t xml:space="preserve"> 98: 12261–12266, 2001.</w:t>
      </w:r>
    </w:p>
    <w:p w14:paraId="4212049B"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del Castillo J</w:t>
      </w:r>
      <w:r w:rsidRPr="00552DBA">
        <w:rPr>
          <w:rFonts w:ascii="Times New Roman" w:hAnsi="Times New Roman" w:cs="Times New Roman"/>
          <w:noProof/>
        </w:rPr>
        <w:t xml:space="preserve">, </w:t>
      </w:r>
      <w:r w:rsidRPr="00552DBA">
        <w:rPr>
          <w:rFonts w:ascii="Times New Roman" w:hAnsi="Times New Roman" w:cs="Times New Roman"/>
          <w:b/>
          <w:bCs/>
          <w:noProof/>
        </w:rPr>
        <w:t>Pérez-Casany M</w:t>
      </w:r>
      <w:r w:rsidRPr="00552DBA">
        <w:rPr>
          <w:rFonts w:ascii="Times New Roman" w:hAnsi="Times New Roman" w:cs="Times New Roman"/>
          <w:noProof/>
        </w:rPr>
        <w:t xml:space="preserve">. Overdispersed and underdispersed Poisson generalizations. </w:t>
      </w:r>
      <w:r w:rsidRPr="00552DBA">
        <w:rPr>
          <w:rFonts w:ascii="Times New Roman" w:hAnsi="Times New Roman" w:cs="Times New Roman"/>
          <w:i/>
          <w:iCs/>
          <w:noProof/>
        </w:rPr>
        <w:t>J Stat Plan Inference</w:t>
      </w:r>
      <w:r w:rsidRPr="00552DBA">
        <w:rPr>
          <w:rFonts w:ascii="Times New Roman" w:hAnsi="Times New Roman" w:cs="Times New Roman"/>
          <w:noProof/>
        </w:rPr>
        <w:t xml:space="preserve"> 134: 486–500, 2005.</w:t>
      </w:r>
    </w:p>
    <w:p w14:paraId="48477351"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Chatla SB</w:t>
      </w:r>
      <w:r w:rsidRPr="00552DBA">
        <w:rPr>
          <w:rFonts w:ascii="Times New Roman" w:hAnsi="Times New Roman" w:cs="Times New Roman"/>
          <w:noProof/>
        </w:rPr>
        <w:t xml:space="preserve">, </w:t>
      </w:r>
      <w:r w:rsidRPr="00552DBA">
        <w:rPr>
          <w:rFonts w:ascii="Times New Roman" w:hAnsi="Times New Roman" w:cs="Times New Roman"/>
          <w:b/>
          <w:bCs/>
          <w:noProof/>
        </w:rPr>
        <w:t>Shmueli G</w:t>
      </w:r>
      <w:r w:rsidRPr="00552DBA">
        <w:rPr>
          <w:rFonts w:ascii="Times New Roman" w:hAnsi="Times New Roman" w:cs="Times New Roman"/>
          <w:noProof/>
        </w:rPr>
        <w:t xml:space="preserve">. Efficient estimation of COM–Poisson regression and a generalized additive model. </w:t>
      </w:r>
      <w:r w:rsidRPr="00552DBA">
        <w:rPr>
          <w:rFonts w:ascii="Times New Roman" w:hAnsi="Times New Roman" w:cs="Times New Roman"/>
          <w:i/>
          <w:iCs/>
          <w:noProof/>
        </w:rPr>
        <w:t>Comput Stat Data Anal</w:t>
      </w:r>
      <w:r w:rsidRPr="00552DBA">
        <w:rPr>
          <w:rFonts w:ascii="Times New Roman" w:hAnsi="Times New Roman" w:cs="Times New Roman"/>
          <w:noProof/>
        </w:rPr>
        <w:t xml:space="preserve"> 121: 71–88, 2018.</w:t>
      </w:r>
    </w:p>
    <w:p w14:paraId="781FCF6D"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Chestek CA</w:t>
      </w:r>
      <w:r w:rsidRPr="00552DBA">
        <w:rPr>
          <w:rFonts w:ascii="Times New Roman" w:hAnsi="Times New Roman" w:cs="Times New Roman"/>
          <w:noProof/>
        </w:rPr>
        <w:t xml:space="preserve">, </w:t>
      </w:r>
      <w:r w:rsidRPr="00552DBA">
        <w:rPr>
          <w:rFonts w:ascii="Times New Roman" w:hAnsi="Times New Roman" w:cs="Times New Roman"/>
          <w:b/>
          <w:bCs/>
          <w:noProof/>
        </w:rPr>
        <w:t>Batista AP</w:t>
      </w:r>
      <w:r w:rsidRPr="00552DBA">
        <w:rPr>
          <w:rFonts w:ascii="Times New Roman" w:hAnsi="Times New Roman" w:cs="Times New Roman"/>
          <w:noProof/>
        </w:rPr>
        <w:t xml:space="preserve">, </w:t>
      </w:r>
      <w:r w:rsidRPr="00552DBA">
        <w:rPr>
          <w:rFonts w:ascii="Times New Roman" w:hAnsi="Times New Roman" w:cs="Times New Roman"/>
          <w:b/>
          <w:bCs/>
          <w:noProof/>
        </w:rPr>
        <w:t>Santhanam G</w:t>
      </w:r>
      <w:r w:rsidRPr="00552DBA">
        <w:rPr>
          <w:rFonts w:ascii="Times New Roman" w:hAnsi="Times New Roman" w:cs="Times New Roman"/>
          <w:noProof/>
        </w:rPr>
        <w:t xml:space="preserve">, </w:t>
      </w:r>
      <w:r w:rsidRPr="00552DBA">
        <w:rPr>
          <w:rFonts w:ascii="Times New Roman" w:hAnsi="Times New Roman" w:cs="Times New Roman"/>
          <w:b/>
          <w:bCs/>
          <w:noProof/>
        </w:rPr>
        <w:t>Yu BM</w:t>
      </w:r>
      <w:r w:rsidRPr="00552DBA">
        <w:rPr>
          <w:rFonts w:ascii="Times New Roman" w:hAnsi="Times New Roman" w:cs="Times New Roman"/>
          <w:noProof/>
        </w:rPr>
        <w:t xml:space="preserve">, </w:t>
      </w:r>
      <w:r w:rsidRPr="00552DBA">
        <w:rPr>
          <w:rFonts w:ascii="Times New Roman" w:hAnsi="Times New Roman" w:cs="Times New Roman"/>
          <w:b/>
          <w:bCs/>
          <w:noProof/>
        </w:rPr>
        <w:t>Afshar A</w:t>
      </w:r>
      <w:r w:rsidRPr="00552DBA">
        <w:rPr>
          <w:rFonts w:ascii="Times New Roman" w:hAnsi="Times New Roman" w:cs="Times New Roman"/>
          <w:noProof/>
        </w:rPr>
        <w:t xml:space="preserve">, </w:t>
      </w:r>
      <w:r w:rsidRPr="00552DBA">
        <w:rPr>
          <w:rFonts w:ascii="Times New Roman" w:hAnsi="Times New Roman" w:cs="Times New Roman"/>
          <w:b/>
          <w:bCs/>
          <w:noProof/>
        </w:rPr>
        <w:t>Cunningham JP</w:t>
      </w:r>
      <w:r w:rsidRPr="00552DBA">
        <w:rPr>
          <w:rFonts w:ascii="Times New Roman" w:hAnsi="Times New Roman" w:cs="Times New Roman"/>
          <w:noProof/>
        </w:rPr>
        <w:t xml:space="preserve">, </w:t>
      </w:r>
      <w:r w:rsidRPr="00552DBA">
        <w:rPr>
          <w:rFonts w:ascii="Times New Roman" w:hAnsi="Times New Roman" w:cs="Times New Roman"/>
          <w:b/>
          <w:bCs/>
          <w:noProof/>
        </w:rPr>
        <w:t>Gilja V</w:t>
      </w:r>
      <w:r w:rsidRPr="00552DBA">
        <w:rPr>
          <w:rFonts w:ascii="Times New Roman" w:hAnsi="Times New Roman" w:cs="Times New Roman"/>
          <w:noProof/>
        </w:rPr>
        <w:t xml:space="preserve">, </w:t>
      </w:r>
      <w:r w:rsidRPr="00552DBA">
        <w:rPr>
          <w:rFonts w:ascii="Times New Roman" w:hAnsi="Times New Roman" w:cs="Times New Roman"/>
          <w:b/>
          <w:bCs/>
          <w:noProof/>
        </w:rPr>
        <w:t>Ryu SI</w:t>
      </w:r>
      <w:r w:rsidRPr="00552DBA">
        <w:rPr>
          <w:rFonts w:ascii="Times New Roman" w:hAnsi="Times New Roman" w:cs="Times New Roman"/>
          <w:noProof/>
        </w:rPr>
        <w:t xml:space="preserve">, </w:t>
      </w:r>
      <w:r w:rsidRPr="00552DBA">
        <w:rPr>
          <w:rFonts w:ascii="Times New Roman" w:hAnsi="Times New Roman" w:cs="Times New Roman"/>
          <w:b/>
          <w:bCs/>
          <w:noProof/>
        </w:rPr>
        <w:t>Churchland MM</w:t>
      </w:r>
      <w:r w:rsidRPr="00552DBA">
        <w:rPr>
          <w:rFonts w:ascii="Times New Roman" w:hAnsi="Times New Roman" w:cs="Times New Roman"/>
          <w:noProof/>
        </w:rPr>
        <w:t xml:space="preserve">, </w:t>
      </w:r>
      <w:r w:rsidRPr="00552DBA">
        <w:rPr>
          <w:rFonts w:ascii="Times New Roman" w:hAnsi="Times New Roman" w:cs="Times New Roman"/>
          <w:b/>
          <w:bCs/>
          <w:noProof/>
        </w:rPr>
        <w:t>Shenoy K V</w:t>
      </w:r>
      <w:r w:rsidRPr="00552DBA">
        <w:rPr>
          <w:rFonts w:ascii="Times New Roman" w:hAnsi="Times New Roman" w:cs="Times New Roman"/>
          <w:noProof/>
        </w:rPr>
        <w:t xml:space="preserve">. Single-neuron stability during repeated reaching in macaque premotor cortex. </w:t>
      </w:r>
      <w:r w:rsidRPr="00552DBA">
        <w:rPr>
          <w:rFonts w:ascii="Times New Roman" w:hAnsi="Times New Roman" w:cs="Times New Roman"/>
          <w:i/>
          <w:iCs/>
          <w:noProof/>
        </w:rPr>
        <w:t>J Neurosci</w:t>
      </w:r>
      <w:r w:rsidRPr="00552DBA">
        <w:rPr>
          <w:rFonts w:ascii="Times New Roman" w:hAnsi="Times New Roman" w:cs="Times New Roman"/>
          <w:noProof/>
        </w:rPr>
        <w:t xml:space="preserve"> 27: 10742–10750, 2007.</w:t>
      </w:r>
    </w:p>
    <w:p w14:paraId="7765831A"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Churchland AK</w:t>
      </w:r>
      <w:r w:rsidRPr="00552DBA">
        <w:rPr>
          <w:rFonts w:ascii="Times New Roman" w:hAnsi="Times New Roman" w:cs="Times New Roman"/>
          <w:noProof/>
        </w:rPr>
        <w:t xml:space="preserve">, </w:t>
      </w:r>
      <w:r w:rsidRPr="00552DBA">
        <w:rPr>
          <w:rFonts w:ascii="Times New Roman" w:hAnsi="Times New Roman" w:cs="Times New Roman"/>
          <w:b/>
          <w:bCs/>
          <w:noProof/>
        </w:rPr>
        <w:t>Kiani R</w:t>
      </w:r>
      <w:r w:rsidRPr="00552DBA">
        <w:rPr>
          <w:rFonts w:ascii="Times New Roman" w:hAnsi="Times New Roman" w:cs="Times New Roman"/>
          <w:noProof/>
        </w:rPr>
        <w:t xml:space="preserve">, </w:t>
      </w:r>
      <w:r w:rsidRPr="00552DBA">
        <w:rPr>
          <w:rFonts w:ascii="Times New Roman" w:hAnsi="Times New Roman" w:cs="Times New Roman"/>
          <w:b/>
          <w:bCs/>
          <w:noProof/>
        </w:rPr>
        <w:t>Chaudhuri R</w:t>
      </w:r>
      <w:r w:rsidRPr="00552DBA">
        <w:rPr>
          <w:rFonts w:ascii="Times New Roman" w:hAnsi="Times New Roman" w:cs="Times New Roman"/>
          <w:noProof/>
        </w:rPr>
        <w:t xml:space="preserve">, </w:t>
      </w:r>
      <w:r w:rsidRPr="00552DBA">
        <w:rPr>
          <w:rFonts w:ascii="Times New Roman" w:hAnsi="Times New Roman" w:cs="Times New Roman"/>
          <w:b/>
          <w:bCs/>
          <w:noProof/>
        </w:rPr>
        <w:t>Wang XJ</w:t>
      </w:r>
      <w:r w:rsidRPr="00552DBA">
        <w:rPr>
          <w:rFonts w:ascii="Times New Roman" w:hAnsi="Times New Roman" w:cs="Times New Roman"/>
          <w:noProof/>
        </w:rPr>
        <w:t xml:space="preserve">, </w:t>
      </w:r>
      <w:r w:rsidRPr="00552DBA">
        <w:rPr>
          <w:rFonts w:ascii="Times New Roman" w:hAnsi="Times New Roman" w:cs="Times New Roman"/>
          <w:b/>
          <w:bCs/>
          <w:noProof/>
        </w:rPr>
        <w:t>Pouget A</w:t>
      </w:r>
      <w:r w:rsidRPr="00552DBA">
        <w:rPr>
          <w:rFonts w:ascii="Times New Roman" w:hAnsi="Times New Roman" w:cs="Times New Roman"/>
          <w:noProof/>
        </w:rPr>
        <w:t xml:space="preserve">, </w:t>
      </w:r>
      <w:r w:rsidRPr="00552DBA">
        <w:rPr>
          <w:rFonts w:ascii="Times New Roman" w:hAnsi="Times New Roman" w:cs="Times New Roman"/>
          <w:b/>
          <w:bCs/>
          <w:noProof/>
        </w:rPr>
        <w:t>Shadlen MN</w:t>
      </w:r>
      <w:r w:rsidRPr="00552DBA">
        <w:rPr>
          <w:rFonts w:ascii="Times New Roman" w:hAnsi="Times New Roman" w:cs="Times New Roman"/>
          <w:noProof/>
        </w:rPr>
        <w:t xml:space="preserve">. Variance as a Signature of Neural Computations during Decision Making. </w:t>
      </w:r>
      <w:r w:rsidRPr="00552DBA">
        <w:rPr>
          <w:rFonts w:ascii="Times New Roman" w:hAnsi="Times New Roman" w:cs="Times New Roman"/>
          <w:i/>
          <w:iCs/>
          <w:noProof/>
        </w:rPr>
        <w:t>Neuron</w:t>
      </w:r>
      <w:r w:rsidRPr="00552DBA">
        <w:rPr>
          <w:rFonts w:ascii="Times New Roman" w:hAnsi="Times New Roman" w:cs="Times New Roman"/>
          <w:noProof/>
        </w:rPr>
        <w:t xml:space="preserve"> 69: 818–831, 2011.</w:t>
      </w:r>
    </w:p>
    <w:p w14:paraId="0C637C0D"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Churchland MM</w:t>
      </w:r>
      <w:r w:rsidRPr="00552DBA">
        <w:rPr>
          <w:rFonts w:ascii="Times New Roman" w:hAnsi="Times New Roman" w:cs="Times New Roman"/>
          <w:noProof/>
        </w:rPr>
        <w:t xml:space="preserve">, </w:t>
      </w:r>
      <w:r w:rsidRPr="00552DBA">
        <w:rPr>
          <w:rFonts w:ascii="Times New Roman" w:hAnsi="Times New Roman" w:cs="Times New Roman"/>
          <w:b/>
          <w:bCs/>
          <w:noProof/>
        </w:rPr>
        <w:t>Yu BM</w:t>
      </w:r>
      <w:r w:rsidRPr="00552DBA">
        <w:rPr>
          <w:rFonts w:ascii="Times New Roman" w:hAnsi="Times New Roman" w:cs="Times New Roman"/>
          <w:noProof/>
        </w:rPr>
        <w:t xml:space="preserve">, </w:t>
      </w:r>
      <w:r w:rsidRPr="00552DBA">
        <w:rPr>
          <w:rFonts w:ascii="Times New Roman" w:hAnsi="Times New Roman" w:cs="Times New Roman"/>
          <w:b/>
          <w:bCs/>
          <w:noProof/>
        </w:rPr>
        <w:t>Cunningham JP</w:t>
      </w:r>
      <w:r w:rsidRPr="00552DBA">
        <w:rPr>
          <w:rFonts w:ascii="Times New Roman" w:hAnsi="Times New Roman" w:cs="Times New Roman"/>
          <w:noProof/>
        </w:rPr>
        <w:t xml:space="preserve">, </w:t>
      </w:r>
      <w:r w:rsidRPr="00552DBA">
        <w:rPr>
          <w:rFonts w:ascii="Times New Roman" w:hAnsi="Times New Roman" w:cs="Times New Roman"/>
          <w:b/>
          <w:bCs/>
          <w:noProof/>
        </w:rPr>
        <w:t>Sugrue LP</w:t>
      </w:r>
      <w:r w:rsidRPr="00552DBA">
        <w:rPr>
          <w:rFonts w:ascii="Times New Roman" w:hAnsi="Times New Roman" w:cs="Times New Roman"/>
          <w:noProof/>
        </w:rPr>
        <w:t xml:space="preserve">, </w:t>
      </w:r>
      <w:r w:rsidRPr="00552DBA">
        <w:rPr>
          <w:rFonts w:ascii="Times New Roman" w:hAnsi="Times New Roman" w:cs="Times New Roman"/>
          <w:b/>
          <w:bCs/>
          <w:noProof/>
        </w:rPr>
        <w:t>Cohen MR</w:t>
      </w:r>
      <w:r w:rsidRPr="00552DBA">
        <w:rPr>
          <w:rFonts w:ascii="Times New Roman" w:hAnsi="Times New Roman" w:cs="Times New Roman"/>
          <w:noProof/>
        </w:rPr>
        <w:t xml:space="preserve">, </w:t>
      </w:r>
      <w:r w:rsidRPr="00552DBA">
        <w:rPr>
          <w:rFonts w:ascii="Times New Roman" w:hAnsi="Times New Roman" w:cs="Times New Roman"/>
          <w:b/>
          <w:bCs/>
          <w:noProof/>
        </w:rPr>
        <w:t>Corrado GS</w:t>
      </w:r>
      <w:r w:rsidRPr="00552DBA">
        <w:rPr>
          <w:rFonts w:ascii="Times New Roman" w:hAnsi="Times New Roman" w:cs="Times New Roman"/>
          <w:noProof/>
        </w:rPr>
        <w:t xml:space="preserve">, </w:t>
      </w:r>
      <w:r w:rsidRPr="00552DBA">
        <w:rPr>
          <w:rFonts w:ascii="Times New Roman" w:hAnsi="Times New Roman" w:cs="Times New Roman"/>
          <w:b/>
          <w:bCs/>
          <w:noProof/>
        </w:rPr>
        <w:t>Newsome WT</w:t>
      </w:r>
      <w:r w:rsidRPr="00552DBA">
        <w:rPr>
          <w:rFonts w:ascii="Times New Roman" w:hAnsi="Times New Roman" w:cs="Times New Roman"/>
          <w:noProof/>
        </w:rPr>
        <w:t xml:space="preserve">, </w:t>
      </w:r>
      <w:r w:rsidRPr="00552DBA">
        <w:rPr>
          <w:rFonts w:ascii="Times New Roman" w:hAnsi="Times New Roman" w:cs="Times New Roman"/>
          <w:b/>
          <w:bCs/>
          <w:noProof/>
        </w:rPr>
        <w:t>Clark AM</w:t>
      </w:r>
      <w:r w:rsidRPr="00552DBA">
        <w:rPr>
          <w:rFonts w:ascii="Times New Roman" w:hAnsi="Times New Roman" w:cs="Times New Roman"/>
          <w:noProof/>
        </w:rPr>
        <w:t xml:space="preserve">, </w:t>
      </w:r>
      <w:r w:rsidRPr="00552DBA">
        <w:rPr>
          <w:rFonts w:ascii="Times New Roman" w:hAnsi="Times New Roman" w:cs="Times New Roman"/>
          <w:b/>
          <w:bCs/>
          <w:noProof/>
        </w:rPr>
        <w:t>Hosseini P</w:t>
      </w:r>
      <w:r w:rsidRPr="00552DBA">
        <w:rPr>
          <w:rFonts w:ascii="Times New Roman" w:hAnsi="Times New Roman" w:cs="Times New Roman"/>
          <w:noProof/>
        </w:rPr>
        <w:t xml:space="preserve">, </w:t>
      </w:r>
      <w:r w:rsidRPr="00552DBA">
        <w:rPr>
          <w:rFonts w:ascii="Times New Roman" w:hAnsi="Times New Roman" w:cs="Times New Roman"/>
          <w:b/>
          <w:bCs/>
          <w:noProof/>
        </w:rPr>
        <w:t>Scott BB</w:t>
      </w:r>
      <w:r w:rsidRPr="00552DBA">
        <w:rPr>
          <w:rFonts w:ascii="Times New Roman" w:hAnsi="Times New Roman" w:cs="Times New Roman"/>
          <w:noProof/>
        </w:rPr>
        <w:t xml:space="preserve">, </w:t>
      </w:r>
      <w:r w:rsidRPr="00552DBA">
        <w:rPr>
          <w:rFonts w:ascii="Times New Roman" w:hAnsi="Times New Roman" w:cs="Times New Roman"/>
          <w:b/>
          <w:bCs/>
          <w:noProof/>
        </w:rPr>
        <w:t>Bradley DC</w:t>
      </w:r>
      <w:r w:rsidRPr="00552DBA">
        <w:rPr>
          <w:rFonts w:ascii="Times New Roman" w:hAnsi="Times New Roman" w:cs="Times New Roman"/>
          <w:noProof/>
        </w:rPr>
        <w:t xml:space="preserve">, </w:t>
      </w:r>
      <w:r w:rsidRPr="00552DBA">
        <w:rPr>
          <w:rFonts w:ascii="Times New Roman" w:hAnsi="Times New Roman" w:cs="Times New Roman"/>
          <w:b/>
          <w:bCs/>
          <w:noProof/>
        </w:rPr>
        <w:t>Smith M a</w:t>
      </w:r>
      <w:r w:rsidRPr="00552DBA">
        <w:rPr>
          <w:rFonts w:ascii="Times New Roman" w:hAnsi="Times New Roman" w:cs="Times New Roman"/>
          <w:noProof/>
        </w:rPr>
        <w:t xml:space="preserve">, </w:t>
      </w:r>
      <w:r w:rsidRPr="00552DBA">
        <w:rPr>
          <w:rFonts w:ascii="Times New Roman" w:hAnsi="Times New Roman" w:cs="Times New Roman"/>
          <w:b/>
          <w:bCs/>
          <w:noProof/>
        </w:rPr>
        <w:t>Kohn A</w:t>
      </w:r>
      <w:r w:rsidRPr="00552DBA">
        <w:rPr>
          <w:rFonts w:ascii="Times New Roman" w:hAnsi="Times New Roman" w:cs="Times New Roman"/>
          <w:noProof/>
        </w:rPr>
        <w:t xml:space="preserve">, </w:t>
      </w:r>
      <w:r w:rsidRPr="00552DBA">
        <w:rPr>
          <w:rFonts w:ascii="Times New Roman" w:hAnsi="Times New Roman" w:cs="Times New Roman"/>
          <w:b/>
          <w:bCs/>
          <w:noProof/>
        </w:rPr>
        <w:t>Movshon JA</w:t>
      </w:r>
      <w:r w:rsidRPr="00552DBA">
        <w:rPr>
          <w:rFonts w:ascii="Times New Roman" w:hAnsi="Times New Roman" w:cs="Times New Roman"/>
          <w:noProof/>
        </w:rPr>
        <w:t xml:space="preserve">, </w:t>
      </w:r>
      <w:r w:rsidRPr="00552DBA">
        <w:rPr>
          <w:rFonts w:ascii="Times New Roman" w:hAnsi="Times New Roman" w:cs="Times New Roman"/>
          <w:b/>
          <w:bCs/>
          <w:noProof/>
        </w:rPr>
        <w:t>Armstrong KM</w:t>
      </w:r>
      <w:r w:rsidRPr="00552DBA">
        <w:rPr>
          <w:rFonts w:ascii="Times New Roman" w:hAnsi="Times New Roman" w:cs="Times New Roman"/>
          <w:noProof/>
        </w:rPr>
        <w:t xml:space="preserve">, </w:t>
      </w:r>
      <w:r w:rsidRPr="00552DBA">
        <w:rPr>
          <w:rFonts w:ascii="Times New Roman" w:hAnsi="Times New Roman" w:cs="Times New Roman"/>
          <w:b/>
          <w:bCs/>
          <w:noProof/>
        </w:rPr>
        <w:t>Moore T</w:t>
      </w:r>
      <w:r w:rsidRPr="00552DBA">
        <w:rPr>
          <w:rFonts w:ascii="Times New Roman" w:hAnsi="Times New Roman" w:cs="Times New Roman"/>
          <w:noProof/>
        </w:rPr>
        <w:t xml:space="preserve">, </w:t>
      </w:r>
      <w:r w:rsidRPr="00552DBA">
        <w:rPr>
          <w:rFonts w:ascii="Times New Roman" w:hAnsi="Times New Roman" w:cs="Times New Roman"/>
          <w:b/>
          <w:bCs/>
          <w:noProof/>
        </w:rPr>
        <w:t>Chang SW</w:t>
      </w:r>
      <w:r w:rsidRPr="00552DBA">
        <w:rPr>
          <w:rFonts w:ascii="Times New Roman" w:hAnsi="Times New Roman" w:cs="Times New Roman"/>
          <w:noProof/>
        </w:rPr>
        <w:t xml:space="preserve">, </w:t>
      </w:r>
      <w:r w:rsidRPr="00552DBA">
        <w:rPr>
          <w:rFonts w:ascii="Times New Roman" w:hAnsi="Times New Roman" w:cs="Times New Roman"/>
          <w:b/>
          <w:bCs/>
          <w:noProof/>
        </w:rPr>
        <w:t>Snyder LH</w:t>
      </w:r>
      <w:r w:rsidRPr="00552DBA">
        <w:rPr>
          <w:rFonts w:ascii="Times New Roman" w:hAnsi="Times New Roman" w:cs="Times New Roman"/>
          <w:noProof/>
        </w:rPr>
        <w:t xml:space="preserve">, </w:t>
      </w:r>
      <w:r w:rsidRPr="00552DBA">
        <w:rPr>
          <w:rFonts w:ascii="Times New Roman" w:hAnsi="Times New Roman" w:cs="Times New Roman"/>
          <w:b/>
          <w:bCs/>
          <w:noProof/>
        </w:rPr>
        <w:t>Lisberger SG</w:t>
      </w:r>
      <w:r w:rsidRPr="00552DBA">
        <w:rPr>
          <w:rFonts w:ascii="Times New Roman" w:hAnsi="Times New Roman" w:cs="Times New Roman"/>
          <w:noProof/>
        </w:rPr>
        <w:t xml:space="preserve">, </w:t>
      </w:r>
      <w:r w:rsidRPr="00552DBA">
        <w:rPr>
          <w:rFonts w:ascii="Times New Roman" w:hAnsi="Times New Roman" w:cs="Times New Roman"/>
          <w:b/>
          <w:bCs/>
          <w:noProof/>
        </w:rPr>
        <w:t>Priebe NJ</w:t>
      </w:r>
      <w:r w:rsidRPr="00552DBA">
        <w:rPr>
          <w:rFonts w:ascii="Times New Roman" w:hAnsi="Times New Roman" w:cs="Times New Roman"/>
          <w:noProof/>
        </w:rPr>
        <w:t xml:space="preserve">, </w:t>
      </w:r>
      <w:r w:rsidRPr="00552DBA">
        <w:rPr>
          <w:rFonts w:ascii="Times New Roman" w:hAnsi="Times New Roman" w:cs="Times New Roman"/>
          <w:b/>
          <w:bCs/>
          <w:noProof/>
        </w:rPr>
        <w:t>Finn IM</w:t>
      </w:r>
      <w:r w:rsidRPr="00552DBA">
        <w:rPr>
          <w:rFonts w:ascii="Times New Roman" w:hAnsi="Times New Roman" w:cs="Times New Roman"/>
          <w:noProof/>
        </w:rPr>
        <w:t xml:space="preserve">, </w:t>
      </w:r>
      <w:r w:rsidRPr="00552DBA">
        <w:rPr>
          <w:rFonts w:ascii="Times New Roman" w:hAnsi="Times New Roman" w:cs="Times New Roman"/>
          <w:b/>
          <w:bCs/>
          <w:noProof/>
        </w:rPr>
        <w:t>Ferster D</w:t>
      </w:r>
      <w:r w:rsidRPr="00552DBA">
        <w:rPr>
          <w:rFonts w:ascii="Times New Roman" w:hAnsi="Times New Roman" w:cs="Times New Roman"/>
          <w:noProof/>
        </w:rPr>
        <w:t xml:space="preserve">, </w:t>
      </w:r>
      <w:r w:rsidRPr="00552DBA">
        <w:rPr>
          <w:rFonts w:ascii="Times New Roman" w:hAnsi="Times New Roman" w:cs="Times New Roman"/>
          <w:b/>
          <w:bCs/>
          <w:noProof/>
        </w:rPr>
        <w:t>Ryu SI</w:t>
      </w:r>
      <w:r w:rsidRPr="00552DBA">
        <w:rPr>
          <w:rFonts w:ascii="Times New Roman" w:hAnsi="Times New Roman" w:cs="Times New Roman"/>
          <w:noProof/>
        </w:rPr>
        <w:t xml:space="preserve">, </w:t>
      </w:r>
      <w:r w:rsidRPr="00552DBA">
        <w:rPr>
          <w:rFonts w:ascii="Times New Roman" w:hAnsi="Times New Roman" w:cs="Times New Roman"/>
          <w:b/>
          <w:bCs/>
          <w:noProof/>
        </w:rPr>
        <w:t>Santhanam G</w:t>
      </w:r>
      <w:r w:rsidRPr="00552DBA">
        <w:rPr>
          <w:rFonts w:ascii="Times New Roman" w:hAnsi="Times New Roman" w:cs="Times New Roman"/>
          <w:noProof/>
        </w:rPr>
        <w:t xml:space="preserve">, </w:t>
      </w:r>
      <w:r w:rsidRPr="00552DBA">
        <w:rPr>
          <w:rFonts w:ascii="Times New Roman" w:hAnsi="Times New Roman" w:cs="Times New Roman"/>
          <w:b/>
          <w:bCs/>
          <w:noProof/>
        </w:rPr>
        <w:t>Sahani M</w:t>
      </w:r>
      <w:r w:rsidRPr="00552DBA">
        <w:rPr>
          <w:rFonts w:ascii="Times New Roman" w:hAnsi="Times New Roman" w:cs="Times New Roman"/>
          <w:noProof/>
        </w:rPr>
        <w:t xml:space="preserve">, </w:t>
      </w:r>
      <w:r w:rsidRPr="00552DBA">
        <w:rPr>
          <w:rFonts w:ascii="Times New Roman" w:hAnsi="Times New Roman" w:cs="Times New Roman"/>
          <w:b/>
          <w:bCs/>
          <w:noProof/>
        </w:rPr>
        <w:t>Shenoy K V</w:t>
      </w:r>
      <w:r w:rsidRPr="00552DBA">
        <w:rPr>
          <w:rFonts w:ascii="Times New Roman" w:hAnsi="Times New Roman" w:cs="Times New Roman"/>
          <w:noProof/>
        </w:rPr>
        <w:t xml:space="preserve">. Stimulus onset quenches neural variability: A widespread cortical phenomenon. </w:t>
      </w:r>
      <w:r w:rsidRPr="00552DBA">
        <w:rPr>
          <w:rFonts w:ascii="Times New Roman" w:hAnsi="Times New Roman" w:cs="Times New Roman"/>
          <w:i/>
          <w:iCs/>
          <w:noProof/>
        </w:rPr>
        <w:t>Nat Neurosci</w:t>
      </w:r>
      <w:r w:rsidRPr="00552DBA">
        <w:rPr>
          <w:rFonts w:ascii="Times New Roman" w:hAnsi="Times New Roman" w:cs="Times New Roman"/>
          <w:noProof/>
        </w:rPr>
        <w:t xml:space="preserve"> 13: 369–378, 2010.</w:t>
      </w:r>
    </w:p>
    <w:p w14:paraId="5F9ABF16"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DeWeese M</w:t>
      </w:r>
      <w:r w:rsidRPr="00552DBA">
        <w:rPr>
          <w:rFonts w:ascii="Times New Roman" w:hAnsi="Times New Roman" w:cs="Times New Roman"/>
          <w:noProof/>
        </w:rPr>
        <w:t xml:space="preserve">, </w:t>
      </w:r>
      <w:r w:rsidRPr="00552DBA">
        <w:rPr>
          <w:rFonts w:ascii="Times New Roman" w:hAnsi="Times New Roman" w:cs="Times New Roman"/>
          <w:b/>
          <w:bCs/>
          <w:noProof/>
        </w:rPr>
        <w:t>Zador A</w:t>
      </w:r>
      <w:r w:rsidRPr="00552DBA">
        <w:rPr>
          <w:rFonts w:ascii="Times New Roman" w:hAnsi="Times New Roman" w:cs="Times New Roman"/>
          <w:noProof/>
        </w:rPr>
        <w:t xml:space="preserve">. Asymmetric Dynamics in Optimal Variance Adaptation. </w:t>
      </w:r>
      <w:r w:rsidRPr="00552DBA">
        <w:rPr>
          <w:rFonts w:ascii="Times New Roman" w:hAnsi="Times New Roman" w:cs="Times New Roman"/>
          <w:i/>
          <w:iCs/>
          <w:noProof/>
        </w:rPr>
        <w:t>Neural Comput</w:t>
      </w:r>
      <w:r w:rsidRPr="00552DBA">
        <w:rPr>
          <w:rFonts w:ascii="Times New Roman" w:hAnsi="Times New Roman" w:cs="Times New Roman"/>
          <w:noProof/>
        </w:rPr>
        <w:t xml:space="preserve"> 10: 1179–1202, 1998.</w:t>
      </w:r>
    </w:p>
    <w:p w14:paraId="4EA189F4"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Dickey AS</w:t>
      </w:r>
      <w:r w:rsidRPr="00552DBA">
        <w:rPr>
          <w:rFonts w:ascii="Times New Roman" w:hAnsi="Times New Roman" w:cs="Times New Roman"/>
          <w:noProof/>
        </w:rPr>
        <w:t xml:space="preserve">, </w:t>
      </w:r>
      <w:r w:rsidRPr="00552DBA">
        <w:rPr>
          <w:rFonts w:ascii="Times New Roman" w:hAnsi="Times New Roman" w:cs="Times New Roman"/>
          <w:b/>
          <w:bCs/>
          <w:noProof/>
        </w:rPr>
        <w:t>Suminski A</w:t>
      </w:r>
      <w:r w:rsidRPr="00552DBA">
        <w:rPr>
          <w:rFonts w:ascii="Times New Roman" w:hAnsi="Times New Roman" w:cs="Times New Roman"/>
          <w:noProof/>
        </w:rPr>
        <w:t xml:space="preserve">, </w:t>
      </w:r>
      <w:r w:rsidRPr="00552DBA">
        <w:rPr>
          <w:rFonts w:ascii="Times New Roman" w:hAnsi="Times New Roman" w:cs="Times New Roman"/>
          <w:b/>
          <w:bCs/>
          <w:noProof/>
        </w:rPr>
        <w:t>Amit Y</w:t>
      </w:r>
      <w:r w:rsidRPr="00552DBA">
        <w:rPr>
          <w:rFonts w:ascii="Times New Roman" w:hAnsi="Times New Roman" w:cs="Times New Roman"/>
          <w:noProof/>
        </w:rPr>
        <w:t xml:space="preserve">, </w:t>
      </w:r>
      <w:r w:rsidRPr="00552DBA">
        <w:rPr>
          <w:rFonts w:ascii="Times New Roman" w:hAnsi="Times New Roman" w:cs="Times New Roman"/>
          <w:b/>
          <w:bCs/>
          <w:noProof/>
        </w:rPr>
        <w:t>Hatsopoulos NG</w:t>
      </w:r>
      <w:r w:rsidRPr="00552DBA">
        <w:rPr>
          <w:rFonts w:ascii="Times New Roman" w:hAnsi="Times New Roman" w:cs="Times New Roman"/>
          <w:noProof/>
        </w:rPr>
        <w:t xml:space="preserve">. Single-unit stability using chronically implanted multielectrode arrays. </w:t>
      </w:r>
      <w:r w:rsidRPr="00552DBA">
        <w:rPr>
          <w:rFonts w:ascii="Times New Roman" w:hAnsi="Times New Roman" w:cs="Times New Roman"/>
          <w:i/>
          <w:iCs/>
          <w:noProof/>
        </w:rPr>
        <w:t>J Neurophysiol</w:t>
      </w:r>
      <w:r w:rsidRPr="00552DBA">
        <w:rPr>
          <w:rFonts w:ascii="Times New Roman" w:hAnsi="Times New Roman" w:cs="Times New Roman"/>
          <w:noProof/>
        </w:rPr>
        <w:t xml:space="preserve"> 102: 1331–1339, 2009.</w:t>
      </w:r>
    </w:p>
    <w:p w14:paraId="2636431D"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Eden UT</w:t>
      </w:r>
      <w:r w:rsidRPr="00552DBA">
        <w:rPr>
          <w:rFonts w:ascii="Times New Roman" w:hAnsi="Times New Roman" w:cs="Times New Roman"/>
          <w:noProof/>
        </w:rPr>
        <w:t xml:space="preserve">, </w:t>
      </w:r>
      <w:r w:rsidRPr="00552DBA">
        <w:rPr>
          <w:rFonts w:ascii="Times New Roman" w:hAnsi="Times New Roman" w:cs="Times New Roman"/>
          <w:b/>
          <w:bCs/>
          <w:noProof/>
        </w:rPr>
        <w:t>Frank LM</w:t>
      </w:r>
      <w:r w:rsidRPr="00552DBA">
        <w:rPr>
          <w:rFonts w:ascii="Times New Roman" w:hAnsi="Times New Roman" w:cs="Times New Roman"/>
          <w:noProof/>
        </w:rPr>
        <w:t xml:space="preserve">, </w:t>
      </w:r>
      <w:r w:rsidRPr="00552DBA">
        <w:rPr>
          <w:rFonts w:ascii="Times New Roman" w:hAnsi="Times New Roman" w:cs="Times New Roman"/>
          <w:b/>
          <w:bCs/>
          <w:noProof/>
        </w:rPr>
        <w:t>Barbieri R</w:t>
      </w:r>
      <w:r w:rsidRPr="00552DBA">
        <w:rPr>
          <w:rFonts w:ascii="Times New Roman" w:hAnsi="Times New Roman" w:cs="Times New Roman"/>
          <w:noProof/>
        </w:rPr>
        <w:t xml:space="preserve">, </w:t>
      </w:r>
      <w:r w:rsidRPr="00552DBA">
        <w:rPr>
          <w:rFonts w:ascii="Times New Roman" w:hAnsi="Times New Roman" w:cs="Times New Roman"/>
          <w:b/>
          <w:bCs/>
          <w:noProof/>
        </w:rPr>
        <w:t>Solo V</w:t>
      </w:r>
      <w:r w:rsidRPr="00552DBA">
        <w:rPr>
          <w:rFonts w:ascii="Times New Roman" w:hAnsi="Times New Roman" w:cs="Times New Roman"/>
          <w:noProof/>
        </w:rPr>
        <w:t xml:space="preserve">, </w:t>
      </w:r>
      <w:r w:rsidRPr="00552DBA">
        <w:rPr>
          <w:rFonts w:ascii="Times New Roman" w:hAnsi="Times New Roman" w:cs="Times New Roman"/>
          <w:b/>
          <w:bCs/>
          <w:noProof/>
        </w:rPr>
        <w:t>Brown EN</w:t>
      </w:r>
      <w:r w:rsidRPr="00552DBA">
        <w:rPr>
          <w:rFonts w:ascii="Times New Roman" w:hAnsi="Times New Roman" w:cs="Times New Roman"/>
          <w:noProof/>
        </w:rPr>
        <w:t xml:space="preserve">. Dynamic Analysis of Neural Encoding by Point Process Adaptive Filtering. </w:t>
      </w:r>
      <w:r w:rsidRPr="00552DBA">
        <w:rPr>
          <w:rFonts w:ascii="Times New Roman" w:hAnsi="Times New Roman" w:cs="Times New Roman"/>
          <w:i/>
          <w:iCs/>
          <w:noProof/>
        </w:rPr>
        <w:t>Neural Comput</w:t>
      </w:r>
      <w:r w:rsidRPr="00552DBA">
        <w:rPr>
          <w:rFonts w:ascii="Times New Roman" w:hAnsi="Times New Roman" w:cs="Times New Roman"/>
          <w:noProof/>
        </w:rPr>
        <w:t xml:space="preserve"> 16: 971–998, 2004.</w:t>
      </w:r>
    </w:p>
    <w:p w14:paraId="0AB9717A"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lastRenderedPageBreak/>
        <w:t>Fenton AA</w:t>
      </w:r>
      <w:r w:rsidRPr="00552DBA">
        <w:rPr>
          <w:rFonts w:ascii="Times New Roman" w:hAnsi="Times New Roman" w:cs="Times New Roman"/>
          <w:noProof/>
        </w:rPr>
        <w:t xml:space="preserve">, </w:t>
      </w:r>
      <w:r w:rsidRPr="00552DBA">
        <w:rPr>
          <w:rFonts w:ascii="Times New Roman" w:hAnsi="Times New Roman" w:cs="Times New Roman"/>
          <w:b/>
          <w:bCs/>
          <w:noProof/>
        </w:rPr>
        <w:t>Muller RU</w:t>
      </w:r>
      <w:r w:rsidRPr="00552DBA">
        <w:rPr>
          <w:rFonts w:ascii="Times New Roman" w:hAnsi="Times New Roman" w:cs="Times New Roman"/>
          <w:noProof/>
        </w:rPr>
        <w:t xml:space="preserve">. Place cell discharge is extremely variable during individual passes of the rat through the firing field. </w:t>
      </w:r>
      <w:r w:rsidRPr="00552DBA">
        <w:rPr>
          <w:rFonts w:ascii="Times New Roman" w:hAnsi="Times New Roman" w:cs="Times New Roman"/>
          <w:i/>
          <w:iCs/>
          <w:noProof/>
        </w:rPr>
        <w:t>Proc Natl Acad Sci U S A</w:t>
      </w:r>
      <w:r w:rsidRPr="00552DBA">
        <w:rPr>
          <w:rFonts w:ascii="Times New Roman" w:hAnsi="Times New Roman" w:cs="Times New Roman"/>
          <w:noProof/>
        </w:rPr>
        <w:t xml:space="preserve"> 95: 3182–3187, 1998.</w:t>
      </w:r>
    </w:p>
    <w:p w14:paraId="074302CE"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Gao Y</w:t>
      </w:r>
      <w:r w:rsidRPr="00552DBA">
        <w:rPr>
          <w:rFonts w:ascii="Times New Roman" w:hAnsi="Times New Roman" w:cs="Times New Roman"/>
          <w:noProof/>
        </w:rPr>
        <w:t xml:space="preserve">, </w:t>
      </w:r>
      <w:r w:rsidRPr="00552DBA">
        <w:rPr>
          <w:rFonts w:ascii="Times New Roman" w:hAnsi="Times New Roman" w:cs="Times New Roman"/>
          <w:b/>
          <w:bCs/>
          <w:noProof/>
        </w:rPr>
        <w:t>Buesing L</w:t>
      </w:r>
      <w:r w:rsidRPr="00552DBA">
        <w:rPr>
          <w:rFonts w:ascii="Times New Roman" w:hAnsi="Times New Roman" w:cs="Times New Roman"/>
          <w:noProof/>
        </w:rPr>
        <w:t xml:space="preserve">, </w:t>
      </w:r>
      <w:r w:rsidRPr="00552DBA">
        <w:rPr>
          <w:rFonts w:ascii="Times New Roman" w:hAnsi="Times New Roman" w:cs="Times New Roman"/>
          <w:b/>
          <w:bCs/>
          <w:noProof/>
        </w:rPr>
        <w:t>Shenoy K V</w:t>
      </w:r>
      <w:r w:rsidRPr="00552DBA">
        <w:rPr>
          <w:rFonts w:ascii="Times New Roman" w:hAnsi="Times New Roman" w:cs="Times New Roman"/>
          <w:noProof/>
        </w:rPr>
        <w:t xml:space="preserve">, </w:t>
      </w:r>
      <w:r w:rsidRPr="00552DBA">
        <w:rPr>
          <w:rFonts w:ascii="Times New Roman" w:hAnsi="Times New Roman" w:cs="Times New Roman"/>
          <w:b/>
          <w:bCs/>
          <w:noProof/>
        </w:rPr>
        <w:t>Cunningham JP</w:t>
      </w:r>
      <w:r w:rsidRPr="00552DBA">
        <w:rPr>
          <w:rFonts w:ascii="Times New Roman" w:hAnsi="Times New Roman" w:cs="Times New Roman"/>
          <w:noProof/>
        </w:rPr>
        <w:t xml:space="preserve">. </w:t>
      </w:r>
      <w:r w:rsidRPr="00552DBA">
        <w:rPr>
          <w:rFonts w:ascii="Times New Roman" w:hAnsi="Times New Roman" w:cs="Times New Roman"/>
          <w:i/>
          <w:iCs/>
          <w:noProof/>
        </w:rPr>
        <w:t>High-dimensional neural spike train analysis with generalized count linear dynamical systems</w:t>
      </w:r>
      <w:r w:rsidRPr="00552DBA">
        <w:rPr>
          <w:rFonts w:ascii="Times New Roman" w:hAnsi="Times New Roman" w:cs="Times New Roman"/>
          <w:noProof/>
        </w:rPr>
        <w:t>. 2015.</w:t>
      </w:r>
    </w:p>
    <w:p w14:paraId="30CF5621"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Gaunt RE</w:t>
      </w:r>
      <w:r w:rsidRPr="00552DBA">
        <w:rPr>
          <w:rFonts w:ascii="Times New Roman" w:hAnsi="Times New Roman" w:cs="Times New Roman"/>
          <w:noProof/>
        </w:rPr>
        <w:t xml:space="preserve">, </w:t>
      </w:r>
      <w:r w:rsidRPr="00552DBA">
        <w:rPr>
          <w:rFonts w:ascii="Times New Roman" w:hAnsi="Times New Roman" w:cs="Times New Roman"/>
          <w:b/>
          <w:bCs/>
          <w:noProof/>
        </w:rPr>
        <w:t>Iyengar S</w:t>
      </w:r>
      <w:r w:rsidRPr="00552DBA">
        <w:rPr>
          <w:rFonts w:ascii="Times New Roman" w:hAnsi="Times New Roman" w:cs="Times New Roman"/>
          <w:noProof/>
        </w:rPr>
        <w:t xml:space="preserve">, </w:t>
      </w:r>
      <w:r w:rsidRPr="00552DBA">
        <w:rPr>
          <w:rFonts w:ascii="Times New Roman" w:hAnsi="Times New Roman" w:cs="Times New Roman"/>
          <w:b/>
          <w:bCs/>
          <w:noProof/>
        </w:rPr>
        <w:t>Olde Daalhuis AB</w:t>
      </w:r>
      <w:r w:rsidRPr="00552DBA">
        <w:rPr>
          <w:rFonts w:ascii="Times New Roman" w:hAnsi="Times New Roman" w:cs="Times New Roman"/>
          <w:noProof/>
        </w:rPr>
        <w:t xml:space="preserve">, </w:t>
      </w:r>
      <w:r w:rsidRPr="00552DBA">
        <w:rPr>
          <w:rFonts w:ascii="Times New Roman" w:hAnsi="Times New Roman" w:cs="Times New Roman"/>
          <w:b/>
          <w:bCs/>
          <w:noProof/>
        </w:rPr>
        <w:t>Simsek B</w:t>
      </w:r>
      <w:r w:rsidRPr="00552DBA">
        <w:rPr>
          <w:rFonts w:ascii="Times New Roman" w:hAnsi="Times New Roman" w:cs="Times New Roman"/>
          <w:noProof/>
        </w:rPr>
        <w:t xml:space="preserve">, </w:t>
      </w:r>
      <w:r w:rsidRPr="00552DBA">
        <w:rPr>
          <w:rFonts w:ascii="Times New Roman" w:hAnsi="Times New Roman" w:cs="Times New Roman"/>
          <w:b/>
          <w:bCs/>
          <w:noProof/>
        </w:rPr>
        <w:t>Robert Gaunt BE</w:t>
      </w:r>
      <w:r w:rsidRPr="00552DBA">
        <w:rPr>
          <w:rFonts w:ascii="Times New Roman" w:hAnsi="Times New Roman" w:cs="Times New Roman"/>
          <w:noProof/>
        </w:rPr>
        <w:t xml:space="preserve">. An asymptotic expansion for the normalizing constant of the Conway-Maxwell-Poisson distribution. </w:t>
      </w:r>
      <w:r w:rsidRPr="00552DBA">
        <w:rPr>
          <w:rFonts w:ascii="Times New Roman" w:hAnsi="Times New Roman" w:cs="Times New Roman"/>
          <w:i/>
          <w:iCs/>
          <w:noProof/>
        </w:rPr>
        <w:t>Ann Inst Stat Math</w:t>
      </w:r>
      <w:r w:rsidRPr="00552DBA">
        <w:rPr>
          <w:rFonts w:ascii="Times New Roman" w:hAnsi="Times New Roman" w:cs="Times New Roman"/>
          <w:noProof/>
        </w:rPr>
        <w:t xml:space="preserve"> 71: 163–180, 2019.</w:t>
      </w:r>
    </w:p>
    <w:p w14:paraId="1D27F9CC"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Ghanbari A</w:t>
      </w:r>
      <w:r w:rsidRPr="00552DBA">
        <w:rPr>
          <w:rFonts w:ascii="Times New Roman" w:hAnsi="Times New Roman" w:cs="Times New Roman"/>
          <w:noProof/>
        </w:rPr>
        <w:t xml:space="preserve">, </w:t>
      </w:r>
      <w:r w:rsidRPr="00552DBA">
        <w:rPr>
          <w:rFonts w:ascii="Times New Roman" w:hAnsi="Times New Roman" w:cs="Times New Roman"/>
          <w:b/>
          <w:bCs/>
          <w:noProof/>
        </w:rPr>
        <w:t>Lee CM</w:t>
      </w:r>
      <w:r w:rsidRPr="00552DBA">
        <w:rPr>
          <w:rFonts w:ascii="Times New Roman" w:hAnsi="Times New Roman" w:cs="Times New Roman"/>
          <w:noProof/>
        </w:rPr>
        <w:t xml:space="preserve">, </w:t>
      </w:r>
      <w:r w:rsidRPr="00552DBA">
        <w:rPr>
          <w:rFonts w:ascii="Times New Roman" w:hAnsi="Times New Roman" w:cs="Times New Roman"/>
          <w:b/>
          <w:bCs/>
          <w:noProof/>
        </w:rPr>
        <w:t>Read HL</w:t>
      </w:r>
      <w:r w:rsidRPr="00552DBA">
        <w:rPr>
          <w:rFonts w:ascii="Times New Roman" w:hAnsi="Times New Roman" w:cs="Times New Roman"/>
          <w:noProof/>
        </w:rPr>
        <w:t xml:space="preserve">, </w:t>
      </w:r>
      <w:r w:rsidRPr="00552DBA">
        <w:rPr>
          <w:rFonts w:ascii="Times New Roman" w:hAnsi="Times New Roman" w:cs="Times New Roman"/>
          <w:b/>
          <w:bCs/>
          <w:noProof/>
        </w:rPr>
        <w:t>Stevenson IH</w:t>
      </w:r>
      <w:r w:rsidRPr="00552DBA">
        <w:rPr>
          <w:rFonts w:ascii="Times New Roman" w:hAnsi="Times New Roman" w:cs="Times New Roman"/>
          <w:noProof/>
        </w:rPr>
        <w:t xml:space="preserve">. Modeling stimulus-dependent variability improves decoding of population neural responses. </w:t>
      </w:r>
      <w:r w:rsidRPr="00552DBA">
        <w:rPr>
          <w:rFonts w:ascii="Times New Roman" w:hAnsi="Times New Roman" w:cs="Times New Roman"/>
          <w:i/>
          <w:iCs/>
          <w:noProof/>
        </w:rPr>
        <w:t>J Neural Eng</w:t>
      </w:r>
      <w:r w:rsidRPr="00552DBA">
        <w:rPr>
          <w:rFonts w:ascii="Times New Roman" w:hAnsi="Times New Roman" w:cs="Times New Roman"/>
          <w:noProof/>
        </w:rPr>
        <w:t xml:space="preserve"> 16, 2019.</w:t>
      </w:r>
    </w:p>
    <w:p w14:paraId="21A6B75E"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Gupta RC</w:t>
      </w:r>
      <w:r w:rsidRPr="00552DBA">
        <w:rPr>
          <w:rFonts w:ascii="Times New Roman" w:hAnsi="Times New Roman" w:cs="Times New Roman"/>
          <w:noProof/>
        </w:rPr>
        <w:t xml:space="preserve">, </w:t>
      </w:r>
      <w:r w:rsidRPr="00552DBA">
        <w:rPr>
          <w:rFonts w:ascii="Times New Roman" w:hAnsi="Times New Roman" w:cs="Times New Roman"/>
          <w:b/>
          <w:bCs/>
          <w:noProof/>
        </w:rPr>
        <w:t>Sim SZ</w:t>
      </w:r>
      <w:r w:rsidRPr="00552DBA">
        <w:rPr>
          <w:rFonts w:ascii="Times New Roman" w:hAnsi="Times New Roman" w:cs="Times New Roman"/>
          <w:noProof/>
        </w:rPr>
        <w:t xml:space="preserve">, </w:t>
      </w:r>
      <w:r w:rsidRPr="00552DBA">
        <w:rPr>
          <w:rFonts w:ascii="Times New Roman" w:hAnsi="Times New Roman" w:cs="Times New Roman"/>
          <w:b/>
          <w:bCs/>
          <w:noProof/>
        </w:rPr>
        <w:t>Ong SH</w:t>
      </w:r>
      <w:r w:rsidRPr="00552DBA">
        <w:rPr>
          <w:rFonts w:ascii="Times New Roman" w:hAnsi="Times New Roman" w:cs="Times New Roman"/>
          <w:noProof/>
        </w:rPr>
        <w:t xml:space="preserve">. Analysis of discrete data by Conway–Maxwell Poisson distribution. </w:t>
      </w:r>
      <w:r w:rsidRPr="00552DBA">
        <w:rPr>
          <w:rFonts w:ascii="Times New Roman" w:hAnsi="Times New Roman" w:cs="Times New Roman"/>
          <w:i/>
          <w:iCs/>
          <w:noProof/>
        </w:rPr>
        <w:t>AStA Adv Stat Anal</w:t>
      </w:r>
      <w:r w:rsidRPr="00552DBA">
        <w:rPr>
          <w:rFonts w:ascii="Times New Roman" w:hAnsi="Times New Roman" w:cs="Times New Roman"/>
          <w:noProof/>
        </w:rPr>
        <w:t xml:space="preserve"> 98: 327–343, 2014.</w:t>
      </w:r>
    </w:p>
    <w:p w14:paraId="13D543BA"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Kelly RC</w:t>
      </w:r>
      <w:r w:rsidRPr="00552DBA">
        <w:rPr>
          <w:rFonts w:ascii="Times New Roman" w:hAnsi="Times New Roman" w:cs="Times New Roman"/>
          <w:noProof/>
        </w:rPr>
        <w:t xml:space="preserve">, </w:t>
      </w:r>
      <w:r w:rsidRPr="00552DBA">
        <w:rPr>
          <w:rFonts w:ascii="Times New Roman" w:hAnsi="Times New Roman" w:cs="Times New Roman"/>
          <w:b/>
          <w:bCs/>
          <w:noProof/>
        </w:rPr>
        <w:t>Smith MA</w:t>
      </w:r>
      <w:r w:rsidRPr="00552DBA">
        <w:rPr>
          <w:rFonts w:ascii="Times New Roman" w:hAnsi="Times New Roman" w:cs="Times New Roman"/>
          <w:noProof/>
        </w:rPr>
        <w:t xml:space="preserve">, </w:t>
      </w:r>
      <w:r w:rsidRPr="00552DBA">
        <w:rPr>
          <w:rFonts w:ascii="Times New Roman" w:hAnsi="Times New Roman" w:cs="Times New Roman"/>
          <w:b/>
          <w:bCs/>
          <w:noProof/>
        </w:rPr>
        <w:t>Kass RE</w:t>
      </w:r>
      <w:r w:rsidRPr="00552DBA">
        <w:rPr>
          <w:rFonts w:ascii="Times New Roman" w:hAnsi="Times New Roman" w:cs="Times New Roman"/>
          <w:noProof/>
        </w:rPr>
        <w:t xml:space="preserve">, </w:t>
      </w:r>
      <w:r w:rsidRPr="00552DBA">
        <w:rPr>
          <w:rFonts w:ascii="Times New Roman" w:hAnsi="Times New Roman" w:cs="Times New Roman"/>
          <w:b/>
          <w:bCs/>
          <w:noProof/>
        </w:rPr>
        <w:t>Lee TS</w:t>
      </w:r>
      <w:r w:rsidRPr="00552DBA">
        <w:rPr>
          <w:rFonts w:ascii="Times New Roman" w:hAnsi="Times New Roman" w:cs="Times New Roman"/>
          <w:noProof/>
        </w:rPr>
        <w:t xml:space="preserve">. Local field potentials indicate network state and account for neuronal response variability. </w:t>
      </w:r>
      <w:r w:rsidRPr="00552DBA">
        <w:rPr>
          <w:rFonts w:ascii="Times New Roman" w:hAnsi="Times New Roman" w:cs="Times New Roman"/>
          <w:i/>
          <w:iCs/>
          <w:noProof/>
        </w:rPr>
        <w:t>J Comput Neurosci</w:t>
      </w:r>
      <w:r w:rsidRPr="00552DBA">
        <w:rPr>
          <w:rFonts w:ascii="Times New Roman" w:hAnsi="Times New Roman" w:cs="Times New Roman"/>
          <w:noProof/>
        </w:rPr>
        <w:t xml:space="preserve"> 29: 567–579, 2010.</w:t>
      </w:r>
    </w:p>
    <w:p w14:paraId="77940158"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Kohn A</w:t>
      </w:r>
      <w:r w:rsidRPr="00552DBA">
        <w:rPr>
          <w:rFonts w:ascii="Times New Roman" w:hAnsi="Times New Roman" w:cs="Times New Roman"/>
          <w:noProof/>
        </w:rPr>
        <w:t xml:space="preserve">, </w:t>
      </w:r>
      <w:r w:rsidRPr="00552DBA">
        <w:rPr>
          <w:rFonts w:ascii="Times New Roman" w:hAnsi="Times New Roman" w:cs="Times New Roman"/>
          <w:b/>
          <w:bCs/>
          <w:noProof/>
        </w:rPr>
        <w:t>Smith MA</w:t>
      </w:r>
      <w:r w:rsidRPr="00552DBA">
        <w:rPr>
          <w:rFonts w:ascii="Times New Roman" w:hAnsi="Times New Roman" w:cs="Times New Roman"/>
          <w:noProof/>
        </w:rPr>
        <w:t xml:space="preserve">. Utah array extracellular recordings of spontaneous and visually evoked activity from anesthetized macaque primary visual cortex (V1) [Online]. </w:t>
      </w:r>
      <w:r w:rsidRPr="00552DBA">
        <w:rPr>
          <w:rFonts w:ascii="Times New Roman" w:hAnsi="Times New Roman" w:cs="Times New Roman"/>
          <w:i/>
          <w:iCs/>
          <w:noProof/>
        </w:rPr>
        <w:t>CRCNS.org</w:t>
      </w:r>
      <w:r w:rsidRPr="00552DBA">
        <w:rPr>
          <w:rFonts w:ascii="Times New Roman" w:hAnsi="Times New Roman" w:cs="Times New Roman"/>
          <w:noProof/>
        </w:rPr>
        <w:t xml:space="preserve"> 2016.http://dx.doi.org/10.6080/K0NC5Z4X.</w:t>
      </w:r>
    </w:p>
    <w:p w14:paraId="040497D1"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Lesica NA</w:t>
      </w:r>
      <w:r w:rsidRPr="00552DBA">
        <w:rPr>
          <w:rFonts w:ascii="Times New Roman" w:hAnsi="Times New Roman" w:cs="Times New Roman"/>
          <w:noProof/>
        </w:rPr>
        <w:t xml:space="preserve">, </w:t>
      </w:r>
      <w:r w:rsidRPr="00552DBA">
        <w:rPr>
          <w:rFonts w:ascii="Times New Roman" w:hAnsi="Times New Roman" w:cs="Times New Roman"/>
          <w:b/>
          <w:bCs/>
          <w:noProof/>
        </w:rPr>
        <w:t>Jin J</w:t>
      </w:r>
      <w:r w:rsidRPr="00552DBA">
        <w:rPr>
          <w:rFonts w:ascii="Times New Roman" w:hAnsi="Times New Roman" w:cs="Times New Roman"/>
          <w:noProof/>
        </w:rPr>
        <w:t xml:space="preserve">, </w:t>
      </w:r>
      <w:r w:rsidRPr="00552DBA">
        <w:rPr>
          <w:rFonts w:ascii="Times New Roman" w:hAnsi="Times New Roman" w:cs="Times New Roman"/>
          <w:b/>
          <w:bCs/>
          <w:noProof/>
        </w:rPr>
        <w:t>Weng C</w:t>
      </w:r>
      <w:r w:rsidRPr="00552DBA">
        <w:rPr>
          <w:rFonts w:ascii="Times New Roman" w:hAnsi="Times New Roman" w:cs="Times New Roman"/>
          <w:noProof/>
        </w:rPr>
        <w:t xml:space="preserve">, </w:t>
      </w:r>
      <w:r w:rsidRPr="00552DBA">
        <w:rPr>
          <w:rFonts w:ascii="Times New Roman" w:hAnsi="Times New Roman" w:cs="Times New Roman"/>
          <w:b/>
          <w:bCs/>
          <w:noProof/>
        </w:rPr>
        <w:t>Yeh CI</w:t>
      </w:r>
      <w:r w:rsidRPr="00552DBA">
        <w:rPr>
          <w:rFonts w:ascii="Times New Roman" w:hAnsi="Times New Roman" w:cs="Times New Roman"/>
          <w:noProof/>
        </w:rPr>
        <w:t xml:space="preserve">, </w:t>
      </w:r>
      <w:r w:rsidRPr="00552DBA">
        <w:rPr>
          <w:rFonts w:ascii="Times New Roman" w:hAnsi="Times New Roman" w:cs="Times New Roman"/>
          <w:b/>
          <w:bCs/>
          <w:noProof/>
        </w:rPr>
        <w:t>Butts DA</w:t>
      </w:r>
      <w:r w:rsidRPr="00552DBA">
        <w:rPr>
          <w:rFonts w:ascii="Times New Roman" w:hAnsi="Times New Roman" w:cs="Times New Roman"/>
          <w:noProof/>
        </w:rPr>
        <w:t xml:space="preserve">, </w:t>
      </w:r>
      <w:r w:rsidRPr="00552DBA">
        <w:rPr>
          <w:rFonts w:ascii="Times New Roman" w:hAnsi="Times New Roman" w:cs="Times New Roman"/>
          <w:b/>
          <w:bCs/>
          <w:noProof/>
        </w:rPr>
        <w:t>Stanley GB</w:t>
      </w:r>
      <w:r w:rsidRPr="00552DBA">
        <w:rPr>
          <w:rFonts w:ascii="Times New Roman" w:hAnsi="Times New Roman" w:cs="Times New Roman"/>
          <w:noProof/>
        </w:rPr>
        <w:t xml:space="preserve">, </w:t>
      </w:r>
      <w:r w:rsidRPr="00552DBA">
        <w:rPr>
          <w:rFonts w:ascii="Times New Roman" w:hAnsi="Times New Roman" w:cs="Times New Roman"/>
          <w:b/>
          <w:bCs/>
          <w:noProof/>
        </w:rPr>
        <w:t>Alonso JM</w:t>
      </w:r>
      <w:r w:rsidRPr="00552DBA">
        <w:rPr>
          <w:rFonts w:ascii="Times New Roman" w:hAnsi="Times New Roman" w:cs="Times New Roman"/>
          <w:noProof/>
        </w:rPr>
        <w:t xml:space="preserve">. Adaptation to Stimulus Contrast and Correlations during Natural Visual Stimulation. </w:t>
      </w:r>
      <w:r w:rsidRPr="00552DBA">
        <w:rPr>
          <w:rFonts w:ascii="Times New Roman" w:hAnsi="Times New Roman" w:cs="Times New Roman"/>
          <w:i/>
          <w:iCs/>
          <w:noProof/>
        </w:rPr>
        <w:t>Neuron</w:t>
      </w:r>
      <w:r w:rsidRPr="00552DBA">
        <w:rPr>
          <w:rFonts w:ascii="Times New Roman" w:hAnsi="Times New Roman" w:cs="Times New Roman"/>
          <w:noProof/>
        </w:rPr>
        <w:t xml:space="preserve"> 55: 479–491, 2007.</w:t>
      </w:r>
    </w:p>
    <w:p w14:paraId="3F40D05E"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Macke JH</w:t>
      </w:r>
      <w:r w:rsidRPr="00552DBA">
        <w:rPr>
          <w:rFonts w:ascii="Times New Roman" w:hAnsi="Times New Roman" w:cs="Times New Roman"/>
          <w:noProof/>
        </w:rPr>
        <w:t xml:space="preserve">, </w:t>
      </w:r>
      <w:r w:rsidRPr="00552DBA">
        <w:rPr>
          <w:rFonts w:ascii="Times New Roman" w:hAnsi="Times New Roman" w:cs="Times New Roman"/>
          <w:b/>
          <w:bCs/>
          <w:noProof/>
        </w:rPr>
        <w:t>Buesing L</w:t>
      </w:r>
      <w:r w:rsidRPr="00552DBA">
        <w:rPr>
          <w:rFonts w:ascii="Times New Roman" w:hAnsi="Times New Roman" w:cs="Times New Roman"/>
          <w:noProof/>
        </w:rPr>
        <w:t xml:space="preserve">, </w:t>
      </w:r>
      <w:r w:rsidRPr="00552DBA">
        <w:rPr>
          <w:rFonts w:ascii="Times New Roman" w:hAnsi="Times New Roman" w:cs="Times New Roman"/>
          <w:b/>
          <w:bCs/>
          <w:noProof/>
        </w:rPr>
        <w:t>Cunningham JP</w:t>
      </w:r>
      <w:r w:rsidRPr="00552DBA">
        <w:rPr>
          <w:rFonts w:ascii="Times New Roman" w:hAnsi="Times New Roman" w:cs="Times New Roman"/>
          <w:noProof/>
        </w:rPr>
        <w:t xml:space="preserve">, </w:t>
      </w:r>
      <w:r w:rsidRPr="00552DBA">
        <w:rPr>
          <w:rFonts w:ascii="Times New Roman" w:hAnsi="Times New Roman" w:cs="Times New Roman"/>
          <w:b/>
          <w:bCs/>
          <w:noProof/>
        </w:rPr>
        <w:t>Yu BM</w:t>
      </w:r>
      <w:r w:rsidRPr="00552DBA">
        <w:rPr>
          <w:rFonts w:ascii="Times New Roman" w:hAnsi="Times New Roman" w:cs="Times New Roman"/>
          <w:noProof/>
        </w:rPr>
        <w:t xml:space="preserve">, </w:t>
      </w:r>
      <w:r w:rsidRPr="00552DBA">
        <w:rPr>
          <w:rFonts w:ascii="Times New Roman" w:hAnsi="Times New Roman" w:cs="Times New Roman"/>
          <w:b/>
          <w:bCs/>
          <w:noProof/>
        </w:rPr>
        <w:t>Shenoy K V.</w:t>
      </w:r>
      <w:r w:rsidRPr="00552DBA">
        <w:rPr>
          <w:rFonts w:ascii="Times New Roman" w:hAnsi="Times New Roman" w:cs="Times New Roman"/>
          <w:noProof/>
        </w:rPr>
        <w:t xml:space="preserve">, </w:t>
      </w:r>
      <w:r w:rsidRPr="00552DBA">
        <w:rPr>
          <w:rFonts w:ascii="Times New Roman" w:hAnsi="Times New Roman" w:cs="Times New Roman"/>
          <w:b/>
          <w:bCs/>
          <w:noProof/>
        </w:rPr>
        <w:t>Sahani M</w:t>
      </w:r>
      <w:r w:rsidRPr="00552DBA">
        <w:rPr>
          <w:rFonts w:ascii="Times New Roman" w:hAnsi="Times New Roman" w:cs="Times New Roman"/>
          <w:noProof/>
        </w:rPr>
        <w:t xml:space="preserve">. Empirical models of spiking in neural populations. </w:t>
      </w:r>
      <w:r w:rsidRPr="00552DBA">
        <w:rPr>
          <w:rFonts w:ascii="Times New Roman" w:hAnsi="Times New Roman" w:cs="Times New Roman"/>
          <w:i/>
          <w:iCs/>
          <w:noProof/>
        </w:rPr>
        <w:t>Adv Neural Inf Process Syst</w:t>
      </w:r>
      <w:r w:rsidRPr="00552DBA">
        <w:rPr>
          <w:rFonts w:ascii="Times New Roman" w:hAnsi="Times New Roman" w:cs="Times New Roman"/>
          <w:noProof/>
        </w:rPr>
        <w:t xml:space="preserve"> 24, 2011.</w:t>
      </w:r>
    </w:p>
    <w:p w14:paraId="34867CC4"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Maimon G</w:t>
      </w:r>
      <w:r w:rsidRPr="00552DBA">
        <w:rPr>
          <w:rFonts w:ascii="Times New Roman" w:hAnsi="Times New Roman" w:cs="Times New Roman"/>
          <w:noProof/>
        </w:rPr>
        <w:t xml:space="preserve">, </w:t>
      </w:r>
      <w:r w:rsidRPr="00552DBA">
        <w:rPr>
          <w:rFonts w:ascii="Times New Roman" w:hAnsi="Times New Roman" w:cs="Times New Roman"/>
          <w:b/>
          <w:bCs/>
          <w:noProof/>
        </w:rPr>
        <w:t>Assad J a.</w:t>
      </w:r>
      <w:r w:rsidRPr="00552DBA">
        <w:rPr>
          <w:rFonts w:ascii="Times New Roman" w:hAnsi="Times New Roman" w:cs="Times New Roman"/>
          <w:noProof/>
        </w:rPr>
        <w:t xml:space="preserve"> Beyond Poisson: Increased Spike-Time Regularity across Primate Parietal Cortex. </w:t>
      </w:r>
      <w:r w:rsidRPr="00552DBA">
        <w:rPr>
          <w:rFonts w:ascii="Times New Roman" w:hAnsi="Times New Roman" w:cs="Times New Roman"/>
          <w:i/>
          <w:iCs/>
          <w:noProof/>
        </w:rPr>
        <w:t>Neuron</w:t>
      </w:r>
      <w:r w:rsidRPr="00552DBA">
        <w:rPr>
          <w:rFonts w:ascii="Times New Roman" w:hAnsi="Times New Roman" w:cs="Times New Roman"/>
          <w:noProof/>
        </w:rPr>
        <w:t xml:space="preserve"> 62: 426–440, 2009.</w:t>
      </w:r>
    </w:p>
    <w:p w14:paraId="266D4425"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Paninski L</w:t>
      </w:r>
      <w:r w:rsidRPr="00552DBA">
        <w:rPr>
          <w:rFonts w:ascii="Times New Roman" w:hAnsi="Times New Roman" w:cs="Times New Roman"/>
          <w:noProof/>
        </w:rPr>
        <w:t xml:space="preserve">, </w:t>
      </w:r>
      <w:r w:rsidRPr="00552DBA">
        <w:rPr>
          <w:rFonts w:ascii="Times New Roman" w:hAnsi="Times New Roman" w:cs="Times New Roman"/>
          <w:b/>
          <w:bCs/>
          <w:noProof/>
        </w:rPr>
        <w:t>Ahmadian Y</w:t>
      </w:r>
      <w:r w:rsidRPr="00552DBA">
        <w:rPr>
          <w:rFonts w:ascii="Times New Roman" w:hAnsi="Times New Roman" w:cs="Times New Roman"/>
          <w:noProof/>
        </w:rPr>
        <w:t xml:space="preserve">, </w:t>
      </w:r>
      <w:r w:rsidRPr="00552DBA">
        <w:rPr>
          <w:rFonts w:ascii="Times New Roman" w:hAnsi="Times New Roman" w:cs="Times New Roman"/>
          <w:b/>
          <w:bCs/>
          <w:noProof/>
        </w:rPr>
        <w:t>Ferreira DG</w:t>
      </w:r>
      <w:r w:rsidRPr="00552DBA">
        <w:rPr>
          <w:rFonts w:ascii="Times New Roman" w:hAnsi="Times New Roman" w:cs="Times New Roman"/>
          <w:noProof/>
        </w:rPr>
        <w:t xml:space="preserve">, </w:t>
      </w:r>
      <w:r w:rsidRPr="00552DBA">
        <w:rPr>
          <w:rFonts w:ascii="Times New Roman" w:hAnsi="Times New Roman" w:cs="Times New Roman"/>
          <w:b/>
          <w:bCs/>
          <w:noProof/>
        </w:rPr>
        <w:t>Koyama S</w:t>
      </w:r>
      <w:r w:rsidRPr="00552DBA">
        <w:rPr>
          <w:rFonts w:ascii="Times New Roman" w:hAnsi="Times New Roman" w:cs="Times New Roman"/>
          <w:noProof/>
        </w:rPr>
        <w:t xml:space="preserve">, </w:t>
      </w:r>
      <w:r w:rsidRPr="00552DBA">
        <w:rPr>
          <w:rFonts w:ascii="Times New Roman" w:hAnsi="Times New Roman" w:cs="Times New Roman"/>
          <w:b/>
          <w:bCs/>
          <w:noProof/>
        </w:rPr>
        <w:t>Rahnama Rad K</w:t>
      </w:r>
      <w:r w:rsidRPr="00552DBA">
        <w:rPr>
          <w:rFonts w:ascii="Times New Roman" w:hAnsi="Times New Roman" w:cs="Times New Roman"/>
          <w:noProof/>
        </w:rPr>
        <w:t xml:space="preserve">, </w:t>
      </w:r>
      <w:r w:rsidRPr="00552DBA">
        <w:rPr>
          <w:rFonts w:ascii="Times New Roman" w:hAnsi="Times New Roman" w:cs="Times New Roman"/>
          <w:b/>
          <w:bCs/>
          <w:noProof/>
        </w:rPr>
        <w:t>Vidne M</w:t>
      </w:r>
      <w:r w:rsidRPr="00552DBA">
        <w:rPr>
          <w:rFonts w:ascii="Times New Roman" w:hAnsi="Times New Roman" w:cs="Times New Roman"/>
          <w:noProof/>
        </w:rPr>
        <w:t xml:space="preserve">, </w:t>
      </w:r>
      <w:r w:rsidRPr="00552DBA">
        <w:rPr>
          <w:rFonts w:ascii="Times New Roman" w:hAnsi="Times New Roman" w:cs="Times New Roman"/>
          <w:b/>
          <w:bCs/>
          <w:noProof/>
        </w:rPr>
        <w:t>Vogelstein J</w:t>
      </w:r>
      <w:r w:rsidRPr="00552DBA">
        <w:rPr>
          <w:rFonts w:ascii="Times New Roman" w:hAnsi="Times New Roman" w:cs="Times New Roman"/>
          <w:noProof/>
        </w:rPr>
        <w:t xml:space="preserve">, </w:t>
      </w:r>
      <w:r w:rsidRPr="00552DBA">
        <w:rPr>
          <w:rFonts w:ascii="Times New Roman" w:hAnsi="Times New Roman" w:cs="Times New Roman"/>
          <w:b/>
          <w:bCs/>
          <w:noProof/>
        </w:rPr>
        <w:t>Wu W</w:t>
      </w:r>
      <w:r w:rsidRPr="00552DBA">
        <w:rPr>
          <w:rFonts w:ascii="Times New Roman" w:hAnsi="Times New Roman" w:cs="Times New Roman"/>
          <w:noProof/>
        </w:rPr>
        <w:t xml:space="preserve">. A new look at state-space models for neural data. </w:t>
      </w:r>
      <w:r w:rsidRPr="00552DBA">
        <w:rPr>
          <w:rFonts w:ascii="Times New Roman" w:hAnsi="Times New Roman" w:cs="Times New Roman"/>
          <w:i/>
          <w:iCs/>
          <w:noProof/>
        </w:rPr>
        <w:t>J. Comput. Neurosci.</w:t>
      </w:r>
      <w:r w:rsidRPr="00552DBA">
        <w:rPr>
          <w:rFonts w:ascii="Times New Roman" w:hAnsi="Times New Roman" w:cs="Times New Roman"/>
          <w:noProof/>
        </w:rPr>
        <w:t xml:space="preserve"> 29Springer: 107–126, 2010.</w:t>
      </w:r>
    </w:p>
    <w:p w14:paraId="48DC0A38"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Rauch HE</w:t>
      </w:r>
      <w:r w:rsidRPr="00552DBA">
        <w:rPr>
          <w:rFonts w:ascii="Times New Roman" w:hAnsi="Times New Roman" w:cs="Times New Roman"/>
          <w:noProof/>
        </w:rPr>
        <w:t xml:space="preserve">, </w:t>
      </w:r>
      <w:r w:rsidRPr="00552DBA">
        <w:rPr>
          <w:rFonts w:ascii="Times New Roman" w:hAnsi="Times New Roman" w:cs="Times New Roman"/>
          <w:b/>
          <w:bCs/>
          <w:noProof/>
        </w:rPr>
        <w:t>Tung F</w:t>
      </w:r>
      <w:r w:rsidRPr="00552DBA">
        <w:rPr>
          <w:rFonts w:ascii="Times New Roman" w:hAnsi="Times New Roman" w:cs="Times New Roman"/>
          <w:noProof/>
        </w:rPr>
        <w:t xml:space="preserve">, </w:t>
      </w:r>
      <w:r w:rsidRPr="00552DBA">
        <w:rPr>
          <w:rFonts w:ascii="Times New Roman" w:hAnsi="Times New Roman" w:cs="Times New Roman"/>
          <w:b/>
          <w:bCs/>
          <w:noProof/>
        </w:rPr>
        <w:t>Striebel CT</w:t>
      </w:r>
      <w:r w:rsidRPr="00552DBA">
        <w:rPr>
          <w:rFonts w:ascii="Times New Roman" w:hAnsi="Times New Roman" w:cs="Times New Roman"/>
          <w:noProof/>
        </w:rPr>
        <w:t xml:space="preserve">. Maximum likelihood estimates of linear dynamic systems. </w:t>
      </w:r>
      <w:r w:rsidRPr="00552DBA">
        <w:rPr>
          <w:rFonts w:ascii="Times New Roman" w:hAnsi="Times New Roman" w:cs="Times New Roman"/>
          <w:i/>
          <w:iCs/>
          <w:noProof/>
        </w:rPr>
        <w:t>AIAA J</w:t>
      </w:r>
      <w:r w:rsidRPr="00552DBA">
        <w:rPr>
          <w:rFonts w:ascii="Times New Roman" w:hAnsi="Times New Roman" w:cs="Times New Roman"/>
          <w:noProof/>
        </w:rPr>
        <w:t xml:space="preserve"> 3: 1445–1450, 1965.</w:t>
      </w:r>
    </w:p>
    <w:p w14:paraId="3C80EAD3"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Rokni U</w:t>
      </w:r>
      <w:r w:rsidRPr="00552DBA">
        <w:rPr>
          <w:rFonts w:ascii="Times New Roman" w:hAnsi="Times New Roman" w:cs="Times New Roman"/>
          <w:noProof/>
        </w:rPr>
        <w:t xml:space="preserve">, </w:t>
      </w:r>
      <w:r w:rsidRPr="00552DBA">
        <w:rPr>
          <w:rFonts w:ascii="Times New Roman" w:hAnsi="Times New Roman" w:cs="Times New Roman"/>
          <w:b/>
          <w:bCs/>
          <w:noProof/>
        </w:rPr>
        <w:t>Richardson AG</w:t>
      </w:r>
      <w:r w:rsidRPr="00552DBA">
        <w:rPr>
          <w:rFonts w:ascii="Times New Roman" w:hAnsi="Times New Roman" w:cs="Times New Roman"/>
          <w:noProof/>
        </w:rPr>
        <w:t xml:space="preserve">, </w:t>
      </w:r>
      <w:r w:rsidRPr="00552DBA">
        <w:rPr>
          <w:rFonts w:ascii="Times New Roman" w:hAnsi="Times New Roman" w:cs="Times New Roman"/>
          <w:b/>
          <w:bCs/>
          <w:noProof/>
        </w:rPr>
        <w:t>Bizzi E</w:t>
      </w:r>
      <w:r w:rsidRPr="00552DBA">
        <w:rPr>
          <w:rFonts w:ascii="Times New Roman" w:hAnsi="Times New Roman" w:cs="Times New Roman"/>
          <w:noProof/>
        </w:rPr>
        <w:t xml:space="preserve">, </w:t>
      </w:r>
      <w:r w:rsidRPr="00552DBA">
        <w:rPr>
          <w:rFonts w:ascii="Times New Roman" w:hAnsi="Times New Roman" w:cs="Times New Roman"/>
          <w:b/>
          <w:bCs/>
          <w:noProof/>
        </w:rPr>
        <w:t>Seung HS</w:t>
      </w:r>
      <w:r w:rsidRPr="00552DBA">
        <w:rPr>
          <w:rFonts w:ascii="Times New Roman" w:hAnsi="Times New Roman" w:cs="Times New Roman"/>
          <w:noProof/>
        </w:rPr>
        <w:t xml:space="preserve">. Motor learning with unstable neural representations. </w:t>
      </w:r>
      <w:r w:rsidRPr="00552DBA">
        <w:rPr>
          <w:rFonts w:ascii="Times New Roman" w:hAnsi="Times New Roman" w:cs="Times New Roman"/>
          <w:i/>
          <w:iCs/>
          <w:noProof/>
        </w:rPr>
        <w:t>Neuron</w:t>
      </w:r>
      <w:r w:rsidRPr="00552DBA">
        <w:rPr>
          <w:rFonts w:ascii="Times New Roman" w:hAnsi="Times New Roman" w:cs="Times New Roman"/>
          <w:noProof/>
        </w:rPr>
        <w:t xml:space="preserve"> 54: 653–666, 2007.</w:t>
      </w:r>
    </w:p>
    <w:p w14:paraId="38BD6A62"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Sellers KF</w:t>
      </w:r>
      <w:r w:rsidRPr="00552DBA">
        <w:rPr>
          <w:rFonts w:ascii="Times New Roman" w:hAnsi="Times New Roman" w:cs="Times New Roman"/>
          <w:noProof/>
        </w:rPr>
        <w:t xml:space="preserve">, </w:t>
      </w:r>
      <w:r w:rsidRPr="00552DBA">
        <w:rPr>
          <w:rFonts w:ascii="Times New Roman" w:hAnsi="Times New Roman" w:cs="Times New Roman"/>
          <w:b/>
          <w:bCs/>
          <w:noProof/>
        </w:rPr>
        <w:t>Shmueli G</w:t>
      </w:r>
      <w:r w:rsidRPr="00552DBA">
        <w:rPr>
          <w:rFonts w:ascii="Times New Roman" w:hAnsi="Times New Roman" w:cs="Times New Roman"/>
          <w:noProof/>
        </w:rPr>
        <w:t xml:space="preserve">. A flexible regression model for count data. </w:t>
      </w:r>
      <w:r w:rsidRPr="00552DBA">
        <w:rPr>
          <w:rFonts w:ascii="Times New Roman" w:hAnsi="Times New Roman" w:cs="Times New Roman"/>
          <w:i/>
          <w:iCs/>
          <w:noProof/>
        </w:rPr>
        <w:t>https://doi.org/101214/09-AOAS306</w:t>
      </w:r>
      <w:r w:rsidRPr="00552DBA">
        <w:rPr>
          <w:rFonts w:ascii="Times New Roman" w:hAnsi="Times New Roman" w:cs="Times New Roman"/>
          <w:noProof/>
        </w:rPr>
        <w:t xml:space="preserve"> 4: 943–961, 2010.</w:t>
      </w:r>
    </w:p>
    <w:p w14:paraId="55A70140"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Shmueli G</w:t>
      </w:r>
      <w:r w:rsidRPr="00552DBA">
        <w:rPr>
          <w:rFonts w:ascii="Times New Roman" w:hAnsi="Times New Roman" w:cs="Times New Roman"/>
          <w:noProof/>
        </w:rPr>
        <w:t xml:space="preserve">, </w:t>
      </w:r>
      <w:r w:rsidRPr="00552DBA">
        <w:rPr>
          <w:rFonts w:ascii="Times New Roman" w:hAnsi="Times New Roman" w:cs="Times New Roman"/>
          <w:b/>
          <w:bCs/>
          <w:noProof/>
        </w:rPr>
        <w:t>Minka TP</w:t>
      </w:r>
      <w:r w:rsidRPr="00552DBA">
        <w:rPr>
          <w:rFonts w:ascii="Times New Roman" w:hAnsi="Times New Roman" w:cs="Times New Roman"/>
          <w:noProof/>
        </w:rPr>
        <w:t xml:space="preserve">, </w:t>
      </w:r>
      <w:r w:rsidRPr="00552DBA">
        <w:rPr>
          <w:rFonts w:ascii="Times New Roman" w:hAnsi="Times New Roman" w:cs="Times New Roman"/>
          <w:b/>
          <w:bCs/>
          <w:noProof/>
        </w:rPr>
        <w:t>Kadane JB</w:t>
      </w:r>
      <w:r w:rsidRPr="00552DBA">
        <w:rPr>
          <w:rFonts w:ascii="Times New Roman" w:hAnsi="Times New Roman" w:cs="Times New Roman"/>
          <w:noProof/>
        </w:rPr>
        <w:t xml:space="preserve">, </w:t>
      </w:r>
      <w:r w:rsidRPr="00552DBA">
        <w:rPr>
          <w:rFonts w:ascii="Times New Roman" w:hAnsi="Times New Roman" w:cs="Times New Roman"/>
          <w:b/>
          <w:bCs/>
          <w:noProof/>
        </w:rPr>
        <w:t>Borle S</w:t>
      </w:r>
      <w:r w:rsidRPr="00552DBA">
        <w:rPr>
          <w:rFonts w:ascii="Times New Roman" w:hAnsi="Times New Roman" w:cs="Times New Roman"/>
          <w:noProof/>
        </w:rPr>
        <w:t xml:space="preserve">, </w:t>
      </w:r>
      <w:r w:rsidRPr="00552DBA">
        <w:rPr>
          <w:rFonts w:ascii="Times New Roman" w:hAnsi="Times New Roman" w:cs="Times New Roman"/>
          <w:b/>
          <w:bCs/>
          <w:noProof/>
        </w:rPr>
        <w:t>Boatwright P</w:t>
      </w:r>
      <w:r w:rsidRPr="00552DBA">
        <w:rPr>
          <w:rFonts w:ascii="Times New Roman" w:hAnsi="Times New Roman" w:cs="Times New Roman"/>
          <w:noProof/>
        </w:rPr>
        <w:t xml:space="preserve">. A useful distribution for fitting discrete data: revival of the Conway–Maxwell–Poisson distribution. </w:t>
      </w:r>
      <w:r w:rsidRPr="00552DBA">
        <w:rPr>
          <w:rFonts w:ascii="Times New Roman" w:hAnsi="Times New Roman" w:cs="Times New Roman"/>
          <w:i/>
          <w:iCs/>
          <w:noProof/>
        </w:rPr>
        <w:t>J R Stat Soc Ser C (Applied Stat</w:t>
      </w:r>
      <w:r w:rsidRPr="00552DBA">
        <w:rPr>
          <w:rFonts w:ascii="Times New Roman" w:hAnsi="Times New Roman" w:cs="Times New Roman"/>
          <w:noProof/>
        </w:rPr>
        <w:t xml:space="preserve"> 54: 127–142, 2005.</w:t>
      </w:r>
    </w:p>
    <w:p w14:paraId="02E7D151"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Shoham S</w:t>
      </w:r>
      <w:r w:rsidRPr="00552DBA">
        <w:rPr>
          <w:rFonts w:ascii="Times New Roman" w:hAnsi="Times New Roman" w:cs="Times New Roman"/>
          <w:noProof/>
        </w:rPr>
        <w:t xml:space="preserve">, </w:t>
      </w:r>
      <w:r w:rsidRPr="00552DBA">
        <w:rPr>
          <w:rFonts w:ascii="Times New Roman" w:hAnsi="Times New Roman" w:cs="Times New Roman"/>
          <w:b/>
          <w:bCs/>
          <w:noProof/>
        </w:rPr>
        <w:t>Fellows MR</w:t>
      </w:r>
      <w:r w:rsidRPr="00552DBA">
        <w:rPr>
          <w:rFonts w:ascii="Times New Roman" w:hAnsi="Times New Roman" w:cs="Times New Roman"/>
          <w:noProof/>
        </w:rPr>
        <w:t xml:space="preserve">, </w:t>
      </w:r>
      <w:r w:rsidRPr="00552DBA">
        <w:rPr>
          <w:rFonts w:ascii="Times New Roman" w:hAnsi="Times New Roman" w:cs="Times New Roman"/>
          <w:b/>
          <w:bCs/>
          <w:noProof/>
        </w:rPr>
        <w:t>Normann RA</w:t>
      </w:r>
      <w:r w:rsidRPr="00552DBA">
        <w:rPr>
          <w:rFonts w:ascii="Times New Roman" w:hAnsi="Times New Roman" w:cs="Times New Roman"/>
          <w:noProof/>
        </w:rPr>
        <w:t xml:space="preserve">. Robust, automatic spike sorting using mixtures of multivariate t-distributions. </w:t>
      </w:r>
      <w:r w:rsidRPr="00552DBA">
        <w:rPr>
          <w:rFonts w:ascii="Times New Roman" w:hAnsi="Times New Roman" w:cs="Times New Roman"/>
          <w:i/>
          <w:iCs/>
          <w:noProof/>
        </w:rPr>
        <w:t>J Neurosci Methods</w:t>
      </w:r>
      <w:r w:rsidRPr="00552DBA">
        <w:rPr>
          <w:rFonts w:ascii="Times New Roman" w:hAnsi="Times New Roman" w:cs="Times New Roman"/>
          <w:noProof/>
        </w:rPr>
        <w:t xml:space="preserve"> 127: 111–122, 2003.</w:t>
      </w:r>
    </w:p>
    <w:p w14:paraId="1255B478"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Smith MA</w:t>
      </w:r>
      <w:r w:rsidRPr="00552DBA">
        <w:rPr>
          <w:rFonts w:ascii="Times New Roman" w:hAnsi="Times New Roman" w:cs="Times New Roman"/>
          <w:noProof/>
        </w:rPr>
        <w:t xml:space="preserve">, </w:t>
      </w:r>
      <w:r w:rsidRPr="00552DBA">
        <w:rPr>
          <w:rFonts w:ascii="Times New Roman" w:hAnsi="Times New Roman" w:cs="Times New Roman"/>
          <w:b/>
          <w:bCs/>
          <w:noProof/>
        </w:rPr>
        <w:t>Kohn A</w:t>
      </w:r>
      <w:r w:rsidRPr="00552DBA">
        <w:rPr>
          <w:rFonts w:ascii="Times New Roman" w:hAnsi="Times New Roman" w:cs="Times New Roman"/>
          <w:noProof/>
        </w:rPr>
        <w:t xml:space="preserve">. Spatial and temporal scales of neuronal correlation in primary visual cortex. </w:t>
      </w:r>
      <w:r w:rsidRPr="00552DBA">
        <w:rPr>
          <w:rFonts w:ascii="Times New Roman" w:hAnsi="Times New Roman" w:cs="Times New Roman"/>
          <w:i/>
          <w:iCs/>
          <w:noProof/>
        </w:rPr>
        <w:t>J Neurosci</w:t>
      </w:r>
      <w:r w:rsidRPr="00552DBA">
        <w:rPr>
          <w:rFonts w:ascii="Times New Roman" w:hAnsi="Times New Roman" w:cs="Times New Roman"/>
          <w:noProof/>
        </w:rPr>
        <w:t xml:space="preserve"> 28: 12591–12603, 2008.</w:t>
      </w:r>
    </w:p>
    <w:p w14:paraId="7CF9213B"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Steinmetz NA</w:t>
      </w:r>
      <w:r w:rsidRPr="00552DBA">
        <w:rPr>
          <w:rFonts w:ascii="Times New Roman" w:hAnsi="Times New Roman" w:cs="Times New Roman"/>
          <w:noProof/>
        </w:rPr>
        <w:t xml:space="preserve">, </w:t>
      </w:r>
      <w:r w:rsidRPr="00552DBA">
        <w:rPr>
          <w:rFonts w:ascii="Times New Roman" w:hAnsi="Times New Roman" w:cs="Times New Roman"/>
          <w:b/>
          <w:bCs/>
          <w:noProof/>
        </w:rPr>
        <w:t>Aydin C</w:t>
      </w:r>
      <w:r w:rsidRPr="00552DBA">
        <w:rPr>
          <w:rFonts w:ascii="Times New Roman" w:hAnsi="Times New Roman" w:cs="Times New Roman"/>
          <w:noProof/>
        </w:rPr>
        <w:t xml:space="preserve">, </w:t>
      </w:r>
      <w:r w:rsidRPr="00552DBA">
        <w:rPr>
          <w:rFonts w:ascii="Times New Roman" w:hAnsi="Times New Roman" w:cs="Times New Roman"/>
          <w:b/>
          <w:bCs/>
          <w:noProof/>
        </w:rPr>
        <w:t>Lebedeva A</w:t>
      </w:r>
      <w:r w:rsidRPr="00552DBA">
        <w:rPr>
          <w:rFonts w:ascii="Times New Roman" w:hAnsi="Times New Roman" w:cs="Times New Roman"/>
          <w:noProof/>
        </w:rPr>
        <w:t xml:space="preserve">, </w:t>
      </w:r>
      <w:r w:rsidRPr="00552DBA">
        <w:rPr>
          <w:rFonts w:ascii="Times New Roman" w:hAnsi="Times New Roman" w:cs="Times New Roman"/>
          <w:b/>
          <w:bCs/>
          <w:noProof/>
        </w:rPr>
        <w:t>Okun M</w:t>
      </w:r>
      <w:r w:rsidRPr="00552DBA">
        <w:rPr>
          <w:rFonts w:ascii="Times New Roman" w:hAnsi="Times New Roman" w:cs="Times New Roman"/>
          <w:noProof/>
        </w:rPr>
        <w:t xml:space="preserve">, </w:t>
      </w:r>
      <w:r w:rsidRPr="00552DBA">
        <w:rPr>
          <w:rFonts w:ascii="Times New Roman" w:hAnsi="Times New Roman" w:cs="Times New Roman"/>
          <w:b/>
          <w:bCs/>
          <w:noProof/>
        </w:rPr>
        <w:t>Pachitariu M</w:t>
      </w:r>
      <w:r w:rsidRPr="00552DBA">
        <w:rPr>
          <w:rFonts w:ascii="Times New Roman" w:hAnsi="Times New Roman" w:cs="Times New Roman"/>
          <w:noProof/>
        </w:rPr>
        <w:t xml:space="preserve">, </w:t>
      </w:r>
      <w:r w:rsidRPr="00552DBA">
        <w:rPr>
          <w:rFonts w:ascii="Times New Roman" w:hAnsi="Times New Roman" w:cs="Times New Roman"/>
          <w:b/>
          <w:bCs/>
          <w:noProof/>
        </w:rPr>
        <w:t>Bauza M</w:t>
      </w:r>
      <w:r w:rsidRPr="00552DBA">
        <w:rPr>
          <w:rFonts w:ascii="Times New Roman" w:hAnsi="Times New Roman" w:cs="Times New Roman"/>
          <w:noProof/>
        </w:rPr>
        <w:t xml:space="preserve">, </w:t>
      </w:r>
      <w:r w:rsidRPr="00552DBA">
        <w:rPr>
          <w:rFonts w:ascii="Times New Roman" w:hAnsi="Times New Roman" w:cs="Times New Roman"/>
          <w:b/>
          <w:bCs/>
          <w:noProof/>
        </w:rPr>
        <w:t>Beau M</w:t>
      </w:r>
      <w:r w:rsidRPr="00552DBA">
        <w:rPr>
          <w:rFonts w:ascii="Times New Roman" w:hAnsi="Times New Roman" w:cs="Times New Roman"/>
          <w:noProof/>
        </w:rPr>
        <w:t xml:space="preserve">, </w:t>
      </w:r>
      <w:r w:rsidRPr="00552DBA">
        <w:rPr>
          <w:rFonts w:ascii="Times New Roman" w:hAnsi="Times New Roman" w:cs="Times New Roman"/>
          <w:b/>
          <w:bCs/>
          <w:noProof/>
        </w:rPr>
        <w:t>Bhagat J</w:t>
      </w:r>
      <w:r w:rsidRPr="00552DBA">
        <w:rPr>
          <w:rFonts w:ascii="Times New Roman" w:hAnsi="Times New Roman" w:cs="Times New Roman"/>
          <w:noProof/>
        </w:rPr>
        <w:t xml:space="preserve">, </w:t>
      </w:r>
      <w:r w:rsidRPr="00552DBA">
        <w:rPr>
          <w:rFonts w:ascii="Times New Roman" w:hAnsi="Times New Roman" w:cs="Times New Roman"/>
          <w:b/>
          <w:bCs/>
          <w:noProof/>
        </w:rPr>
        <w:t>Böhm C</w:t>
      </w:r>
      <w:r w:rsidRPr="00552DBA">
        <w:rPr>
          <w:rFonts w:ascii="Times New Roman" w:hAnsi="Times New Roman" w:cs="Times New Roman"/>
          <w:noProof/>
        </w:rPr>
        <w:t xml:space="preserve">, </w:t>
      </w:r>
      <w:r w:rsidRPr="00552DBA">
        <w:rPr>
          <w:rFonts w:ascii="Times New Roman" w:hAnsi="Times New Roman" w:cs="Times New Roman"/>
          <w:b/>
          <w:bCs/>
          <w:noProof/>
        </w:rPr>
        <w:t>Broux M</w:t>
      </w:r>
      <w:r w:rsidRPr="00552DBA">
        <w:rPr>
          <w:rFonts w:ascii="Times New Roman" w:hAnsi="Times New Roman" w:cs="Times New Roman"/>
          <w:noProof/>
        </w:rPr>
        <w:t xml:space="preserve">, </w:t>
      </w:r>
      <w:r w:rsidRPr="00552DBA">
        <w:rPr>
          <w:rFonts w:ascii="Times New Roman" w:hAnsi="Times New Roman" w:cs="Times New Roman"/>
          <w:b/>
          <w:bCs/>
          <w:noProof/>
        </w:rPr>
        <w:t>Chen S</w:t>
      </w:r>
      <w:r w:rsidRPr="00552DBA">
        <w:rPr>
          <w:rFonts w:ascii="Times New Roman" w:hAnsi="Times New Roman" w:cs="Times New Roman"/>
          <w:noProof/>
        </w:rPr>
        <w:t xml:space="preserve">, </w:t>
      </w:r>
      <w:r w:rsidRPr="00552DBA">
        <w:rPr>
          <w:rFonts w:ascii="Times New Roman" w:hAnsi="Times New Roman" w:cs="Times New Roman"/>
          <w:b/>
          <w:bCs/>
          <w:noProof/>
        </w:rPr>
        <w:t>Colonell J</w:t>
      </w:r>
      <w:r w:rsidRPr="00552DBA">
        <w:rPr>
          <w:rFonts w:ascii="Times New Roman" w:hAnsi="Times New Roman" w:cs="Times New Roman"/>
          <w:noProof/>
        </w:rPr>
        <w:t xml:space="preserve">, </w:t>
      </w:r>
      <w:r w:rsidRPr="00552DBA">
        <w:rPr>
          <w:rFonts w:ascii="Times New Roman" w:hAnsi="Times New Roman" w:cs="Times New Roman"/>
          <w:b/>
          <w:bCs/>
          <w:noProof/>
        </w:rPr>
        <w:t>Gardner RJ</w:t>
      </w:r>
      <w:r w:rsidRPr="00552DBA">
        <w:rPr>
          <w:rFonts w:ascii="Times New Roman" w:hAnsi="Times New Roman" w:cs="Times New Roman"/>
          <w:noProof/>
        </w:rPr>
        <w:t xml:space="preserve">, </w:t>
      </w:r>
      <w:r w:rsidRPr="00552DBA">
        <w:rPr>
          <w:rFonts w:ascii="Times New Roman" w:hAnsi="Times New Roman" w:cs="Times New Roman"/>
          <w:b/>
          <w:bCs/>
          <w:noProof/>
        </w:rPr>
        <w:t>Karsh B</w:t>
      </w:r>
      <w:r w:rsidRPr="00552DBA">
        <w:rPr>
          <w:rFonts w:ascii="Times New Roman" w:hAnsi="Times New Roman" w:cs="Times New Roman"/>
          <w:noProof/>
        </w:rPr>
        <w:t xml:space="preserve">, </w:t>
      </w:r>
      <w:r w:rsidRPr="00552DBA">
        <w:rPr>
          <w:rFonts w:ascii="Times New Roman" w:hAnsi="Times New Roman" w:cs="Times New Roman"/>
          <w:b/>
          <w:bCs/>
          <w:noProof/>
        </w:rPr>
        <w:t>Kloosterman F</w:t>
      </w:r>
      <w:r w:rsidRPr="00552DBA">
        <w:rPr>
          <w:rFonts w:ascii="Times New Roman" w:hAnsi="Times New Roman" w:cs="Times New Roman"/>
          <w:noProof/>
        </w:rPr>
        <w:t xml:space="preserve">, </w:t>
      </w:r>
      <w:r w:rsidRPr="00552DBA">
        <w:rPr>
          <w:rFonts w:ascii="Times New Roman" w:hAnsi="Times New Roman" w:cs="Times New Roman"/>
          <w:b/>
          <w:bCs/>
          <w:noProof/>
        </w:rPr>
        <w:t>Kostadinov D</w:t>
      </w:r>
      <w:r w:rsidRPr="00552DBA">
        <w:rPr>
          <w:rFonts w:ascii="Times New Roman" w:hAnsi="Times New Roman" w:cs="Times New Roman"/>
          <w:noProof/>
        </w:rPr>
        <w:t xml:space="preserve">, </w:t>
      </w:r>
      <w:r w:rsidRPr="00552DBA">
        <w:rPr>
          <w:rFonts w:ascii="Times New Roman" w:hAnsi="Times New Roman" w:cs="Times New Roman"/>
          <w:b/>
          <w:bCs/>
          <w:noProof/>
        </w:rPr>
        <w:t>Mora-Lopez C</w:t>
      </w:r>
      <w:r w:rsidRPr="00552DBA">
        <w:rPr>
          <w:rFonts w:ascii="Times New Roman" w:hAnsi="Times New Roman" w:cs="Times New Roman"/>
          <w:noProof/>
        </w:rPr>
        <w:t xml:space="preserve">, </w:t>
      </w:r>
      <w:r w:rsidRPr="00552DBA">
        <w:rPr>
          <w:rFonts w:ascii="Times New Roman" w:hAnsi="Times New Roman" w:cs="Times New Roman"/>
          <w:b/>
          <w:bCs/>
          <w:noProof/>
        </w:rPr>
        <w:t>O’Callaghan J</w:t>
      </w:r>
      <w:r w:rsidRPr="00552DBA">
        <w:rPr>
          <w:rFonts w:ascii="Times New Roman" w:hAnsi="Times New Roman" w:cs="Times New Roman"/>
          <w:noProof/>
        </w:rPr>
        <w:t xml:space="preserve">, </w:t>
      </w:r>
      <w:r w:rsidRPr="00552DBA">
        <w:rPr>
          <w:rFonts w:ascii="Times New Roman" w:hAnsi="Times New Roman" w:cs="Times New Roman"/>
          <w:b/>
          <w:bCs/>
          <w:noProof/>
        </w:rPr>
        <w:t>Park J</w:t>
      </w:r>
      <w:r w:rsidRPr="00552DBA">
        <w:rPr>
          <w:rFonts w:ascii="Times New Roman" w:hAnsi="Times New Roman" w:cs="Times New Roman"/>
          <w:noProof/>
        </w:rPr>
        <w:t xml:space="preserve">, </w:t>
      </w:r>
      <w:r w:rsidRPr="00552DBA">
        <w:rPr>
          <w:rFonts w:ascii="Times New Roman" w:hAnsi="Times New Roman" w:cs="Times New Roman"/>
          <w:b/>
          <w:bCs/>
          <w:noProof/>
        </w:rPr>
        <w:t>Putzeys J</w:t>
      </w:r>
      <w:r w:rsidRPr="00552DBA">
        <w:rPr>
          <w:rFonts w:ascii="Times New Roman" w:hAnsi="Times New Roman" w:cs="Times New Roman"/>
          <w:noProof/>
        </w:rPr>
        <w:t xml:space="preserve">, </w:t>
      </w:r>
      <w:r w:rsidRPr="00552DBA">
        <w:rPr>
          <w:rFonts w:ascii="Times New Roman" w:hAnsi="Times New Roman" w:cs="Times New Roman"/>
          <w:b/>
          <w:bCs/>
          <w:noProof/>
        </w:rPr>
        <w:t>Sauerbrei B</w:t>
      </w:r>
      <w:r w:rsidRPr="00552DBA">
        <w:rPr>
          <w:rFonts w:ascii="Times New Roman" w:hAnsi="Times New Roman" w:cs="Times New Roman"/>
          <w:noProof/>
        </w:rPr>
        <w:t xml:space="preserve">, </w:t>
      </w:r>
      <w:r w:rsidRPr="00552DBA">
        <w:rPr>
          <w:rFonts w:ascii="Times New Roman" w:hAnsi="Times New Roman" w:cs="Times New Roman"/>
          <w:b/>
          <w:bCs/>
          <w:noProof/>
        </w:rPr>
        <w:t>van Daal RJJ</w:t>
      </w:r>
      <w:r w:rsidRPr="00552DBA">
        <w:rPr>
          <w:rFonts w:ascii="Times New Roman" w:hAnsi="Times New Roman" w:cs="Times New Roman"/>
          <w:noProof/>
        </w:rPr>
        <w:t xml:space="preserve">, </w:t>
      </w:r>
      <w:r w:rsidRPr="00552DBA">
        <w:rPr>
          <w:rFonts w:ascii="Times New Roman" w:hAnsi="Times New Roman" w:cs="Times New Roman"/>
          <w:b/>
          <w:bCs/>
          <w:noProof/>
        </w:rPr>
        <w:t>Vollan AZ</w:t>
      </w:r>
      <w:r w:rsidRPr="00552DBA">
        <w:rPr>
          <w:rFonts w:ascii="Times New Roman" w:hAnsi="Times New Roman" w:cs="Times New Roman"/>
          <w:noProof/>
        </w:rPr>
        <w:t xml:space="preserve">, </w:t>
      </w:r>
      <w:r w:rsidRPr="00552DBA">
        <w:rPr>
          <w:rFonts w:ascii="Times New Roman" w:hAnsi="Times New Roman" w:cs="Times New Roman"/>
          <w:b/>
          <w:bCs/>
          <w:noProof/>
        </w:rPr>
        <w:t>Wang S</w:t>
      </w:r>
      <w:r w:rsidRPr="00552DBA">
        <w:rPr>
          <w:rFonts w:ascii="Times New Roman" w:hAnsi="Times New Roman" w:cs="Times New Roman"/>
          <w:noProof/>
        </w:rPr>
        <w:t xml:space="preserve">, </w:t>
      </w:r>
      <w:r w:rsidRPr="00552DBA">
        <w:rPr>
          <w:rFonts w:ascii="Times New Roman" w:hAnsi="Times New Roman" w:cs="Times New Roman"/>
          <w:b/>
          <w:bCs/>
          <w:noProof/>
        </w:rPr>
        <w:t>Welkenhuysen M</w:t>
      </w:r>
      <w:r w:rsidRPr="00552DBA">
        <w:rPr>
          <w:rFonts w:ascii="Times New Roman" w:hAnsi="Times New Roman" w:cs="Times New Roman"/>
          <w:noProof/>
        </w:rPr>
        <w:t xml:space="preserve">, </w:t>
      </w:r>
      <w:r w:rsidRPr="00552DBA">
        <w:rPr>
          <w:rFonts w:ascii="Times New Roman" w:hAnsi="Times New Roman" w:cs="Times New Roman"/>
          <w:b/>
          <w:bCs/>
          <w:noProof/>
        </w:rPr>
        <w:t>Ye Z</w:t>
      </w:r>
      <w:r w:rsidRPr="00552DBA">
        <w:rPr>
          <w:rFonts w:ascii="Times New Roman" w:hAnsi="Times New Roman" w:cs="Times New Roman"/>
          <w:noProof/>
        </w:rPr>
        <w:t xml:space="preserve">, </w:t>
      </w:r>
      <w:r w:rsidRPr="00552DBA">
        <w:rPr>
          <w:rFonts w:ascii="Times New Roman" w:hAnsi="Times New Roman" w:cs="Times New Roman"/>
          <w:b/>
          <w:bCs/>
          <w:noProof/>
        </w:rPr>
        <w:t>Dudman JT</w:t>
      </w:r>
      <w:r w:rsidRPr="00552DBA">
        <w:rPr>
          <w:rFonts w:ascii="Times New Roman" w:hAnsi="Times New Roman" w:cs="Times New Roman"/>
          <w:noProof/>
        </w:rPr>
        <w:t xml:space="preserve">, </w:t>
      </w:r>
      <w:r w:rsidRPr="00552DBA">
        <w:rPr>
          <w:rFonts w:ascii="Times New Roman" w:hAnsi="Times New Roman" w:cs="Times New Roman"/>
          <w:b/>
          <w:bCs/>
          <w:noProof/>
        </w:rPr>
        <w:t>Dutta B</w:t>
      </w:r>
      <w:r w:rsidRPr="00552DBA">
        <w:rPr>
          <w:rFonts w:ascii="Times New Roman" w:hAnsi="Times New Roman" w:cs="Times New Roman"/>
          <w:noProof/>
        </w:rPr>
        <w:t xml:space="preserve">, </w:t>
      </w:r>
      <w:r w:rsidRPr="00552DBA">
        <w:rPr>
          <w:rFonts w:ascii="Times New Roman" w:hAnsi="Times New Roman" w:cs="Times New Roman"/>
          <w:b/>
          <w:bCs/>
          <w:noProof/>
        </w:rPr>
        <w:t>Hantman AW</w:t>
      </w:r>
      <w:r w:rsidRPr="00552DBA">
        <w:rPr>
          <w:rFonts w:ascii="Times New Roman" w:hAnsi="Times New Roman" w:cs="Times New Roman"/>
          <w:noProof/>
        </w:rPr>
        <w:t xml:space="preserve">, </w:t>
      </w:r>
      <w:r w:rsidRPr="00552DBA">
        <w:rPr>
          <w:rFonts w:ascii="Times New Roman" w:hAnsi="Times New Roman" w:cs="Times New Roman"/>
          <w:b/>
          <w:bCs/>
          <w:noProof/>
        </w:rPr>
        <w:t>Harris KD</w:t>
      </w:r>
      <w:r w:rsidRPr="00552DBA">
        <w:rPr>
          <w:rFonts w:ascii="Times New Roman" w:hAnsi="Times New Roman" w:cs="Times New Roman"/>
          <w:noProof/>
        </w:rPr>
        <w:t xml:space="preserve">, </w:t>
      </w:r>
      <w:r w:rsidRPr="00552DBA">
        <w:rPr>
          <w:rFonts w:ascii="Times New Roman" w:hAnsi="Times New Roman" w:cs="Times New Roman"/>
          <w:b/>
          <w:bCs/>
          <w:noProof/>
        </w:rPr>
        <w:t>Lee AK</w:t>
      </w:r>
      <w:r w:rsidRPr="00552DBA">
        <w:rPr>
          <w:rFonts w:ascii="Times New Roman" w:hAnsi="Times New Roman" w:cs="Times New Roman"/>
          <w:noProof/>
        </w:rPr>
        <w:t xml:space="preserve">, </w:t>
      </w:r>
      <w:r w:rsidRPr="00552DBA">
        <w:rPr>
          <w:rFonts w:ascii="Times New Roman" w:hAnsi="Times New Roman" w:cs="Times New Roman"/>
          <w:b/>
          <w:bCs/>
          <w:noProof/>
        </w:rPr>
        <w:t>Moser EI</w:t>
      </w:r>
      <w:r w:rsidRPr="00552DBA">
        <w:rPr>
          <w:rFonts w:ascii="Times New Roman" w:hAnsi="Times New Roman" w:cs="Times New Roman"/>
          <w:noProof/>
        </w:rPr>
        <w:t xml:space="preserve">, </w:t>
      </w:r>
      <w:r w:rsidRPr="00552DBA">
        <w:rPr>
          <w:rFonts w:ascii="Times New Roman" w:hAnsi="Times New Roman" w:cs="Times New Roman"/>
          <w:b/>
          <w:bCs/>
          <w:noProof/>
        </w:rPr>
        <w:t>O’Keefe J</w:t>
      </w:r>
      <w:r w:rsidRPr="00552DBA">
        <w:rPr>
          <w:rFonts w:ascii="Times New Roman" w:hAnsi="Times New Roman" w:cs="Times New Roman"/>
          <w:noProof/>
        </w:rPr>
        <w:t xml:space="preserve">, </w:t>
      </w:r>
      <w:r w:rsidRPr="00552DBA">
        <w:rPr>
          <w:rFonts w:ascii="Times New Roman" w:hAnsi="Times New Roman" w:cs="Times New Roman"/>
          <w:b/>
          <w:bCs/>
          <w:noProof/>
        </w:rPr>
        <w:t>Renart A</w:t>
      </w:r>
      <w:r w:rsidRPr="00552DBA">
        <w:rPr>
          <w:rFonts w:ascii="Times New Roman" w:hAnsi="Times New Roman" w:cs="Times New Roman"/>
          <w:noProof/>
        </w:rPr>
        <w:t xml:space="preserve">, </w:t>
      </w:r>
      <w:r w:rsidRPr="00552DBA">
        <w:rPr>
          <w:rFonts w:ascii="Times New Roman" w:hAnsi="Times New Roman" w:cs="Times New Roman"/>
          <w:b/>
          <w:bCs/>
          <w:noProof/>
        </w:rPr>
        <w:t>Svoboda K</w:t>
      </w:r>
      <w:r w:rsidRPr="00552DBA">
        <w:rPr>
          <w:rFonts w:ascii="Times New Roman" w:hAnsi="Times New Roman" w:cs="Times New Roman"/>
          <w:noProof/>
        </w:rPr>
        <w:t xml:space="preserve">, </w:t>
      </w:r>
      <w:r w:rsidRPr="00552DBA">
        <w:rPr>
          <w:rFonts w:ascii="Times New Roman" w:hAnsi="Times New Roman" w:cs="Times New Roman"/>
          <w:b/>
          <w:bCs/>
          <w:noProof/>
        </w:rPr>
        <w:t>Häusser M</w:t>
      </w:r>
      <w:r w:rsidRPr="00552DBA">
        <w:rPr>
          <w:rFonts w:ascii="Times New Roman" w:hAnsi="Times New Roman" w:cs="Times New Roman"/>
          <w:noProof/>
        </w:rPr>
        <w:t xml:space="preserve">, </w:t>
      </w:r>
      <w:r w:rsidRPr="00552DBA">
        <w:rPr>
          <w:rFonts w:ascii="Times New Roman" w:hAnsi="Times New Roman" w:cs="Times New Roman"/>
          <w:b/>
          <w:bCs/>
          <w:noProof/>
        </w:rPr>
        <w:t>Haesler S</w:t>
      </w:r>
      <w:r w:rsidRPr="00552DBA">
        <w:rPr>
          <w:rFonts w:ascii="Times New Roman" w:hAnsi="Times New Roman" w:cs="Times New Roman"/>
          <w:noProof/>
        </w:rPr>
        <w:t xml:space="preserve">, </w:t>
      </w:r>
      <w:r w:rsidRPr="00552DBA">
        <w:rPr>
          <w:rFonts w:ascii="Times New Roman" w:hAnsi="Times New Roman" w:cs="Times New Roman"/>
          <w:b/>
          <w:bCs/>
          <w:noProof/>
        </w:rPr>
        <w:t>Carandini M</w:t>
      </w:r>
      <w:r w:rsidRPr="00552DBA">
        <w:rPr>
          <w:rFonts w:ascii="Times New Roman" w:hAnsi="Times New Roman" w:cs="Times New Roman"/>
          <w:noProof/>
        </w:rPr>
        <w:t xml:space="preserve">, </w:t>
      </w:r>
      <w:r w:rsidRPr="00552DBA">
        <w:rPr>
          <w:rFonts w:ascii="Times New Roman" w:hAnsi="Times New Roman" w:cs="Times New Roman"/>
          <w:b/>
          <w:bCs/>
          <w:noProof/>
        </w:rPr>
        <w:t>Harris TD</w:t>
      </w:r>
      <w:r w:rsidRPr="00552DBA">
        <w:rPr>
          <w:rFonts w:ascii="Times New Roman" w:hAnsi="Times New Roman" w:cs="Times New Roman"/>
          <w:noProof/>
        </w:rPr>
        <w:t xml:space="preserve">. Neuropixels 2.0: A miniaturized high-density probe for stable, long-term brain recordings. </w:t>
      </w:r>
      <w:r w:rsidRPr="00552DBA">
        <w:rPr>
          <w:rFonts w:ascii="Times New Roman" w:hAnsi="Times New Roman" w:cs="Times New Roman"/>
          <w:i/>
          <w:iCs/>
          <w:noProof/>
        </w:rPr>
        <w:t>Science (80- )</w:t>
      </w:r>
      <w:r w:rsidRPr="00552DBA">
        <w:rPr>
          <w:rFonts w:ascii="Times New Roman" w:hAnsi="Times New Roman" w:cs="Times New Roman"/>
          <w:noProof/>
        </w:rPr>
        <w:t xml:space="preserve"> 372, 2021.</w:t>
      </w:r>
    </w:p>
    <w:p w14:paraId="7C7CC9C5"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Stevenson IH</w:t>
      </w:r>
      <w:r w:rsidRPr="00552DBA">
        <w:rPr>
          <w:rFonts w:ascii="Times New Roman" w:hAnsi="Times New Roman" w:cs="Times New Roman"/>
          <w:noProof/>
        </w:rPr>
        <w:t xml:space="preserve">. Flexible models for spike count data with both over- and under- dispersion. </w:t>
      </w:r>
      <w:r w:rsidRPr="00552DBA">
        <w:rPr>
          <w:rFonts w:ascii="Times New Roman" w:hAnsi="Times New Roman" w:cs="Times New Roman"/>
          <w:i/>
          <w:iCs/>
          <w:noProof/>
        </w:rPr>
        <w:t>J Comput Neurosci</w:t>
      </w:r>
      <w:r w:rsidRPr="00552DBA">
        <w:rPr>
          <w:rFonts w:ascii="Times New Roman" w:hAnsi="Times New Roman" w:cs="Times New Roman"/>
          <w:noProof/>
        </w:rPr>
        <w:t xml:space="preserve"> 41: 29–43, 2016.</w:t>
      </w:r>
    </w:p>
    <w:p w14:paraId="5A5575CA"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Stevenson IH</w:t>
      </w:r>
      <w:r w:rsidRPr="00552DBA">
        <w:rPr>
          <w:rFonts w:ascii="Times New Roman" w:hAnsi="Times New Roman" w:cs="Times New Roman"/>
          <w:noProof/>
        </w:rPr>
        <w:t xml:space="preserve">, </w:t>
      </w:r>
      <w:r w:rsidRPr="00552DBA">
        <w:rPr>
          <w:rFonts w:ascii="Times New Roman" w:hAnsi="Times New Roman" w:cs="Times New Roman"/>
          <w:b/>
          <w:bCs/>
          <w:noProof/>
        </w:rPr>
        <w:t>Cherian A</w:t>
      </w:r>
      <w:r w:rsidRPr="00552DBA">
        <w:rPr>
          <w:rFonts w:ascii="Times New Roman" w:hAnsi="Times New Roman" w:cs="Times New Roman"/>
          <w:noProof/>
        </w:rPr>
        <w:t xml:space="preserve">, </w:t>
      </w:r>
      <w:r w:rsidRPr="00552DBA">
        <w:rPr>
          <w:rFonts w:ascii="Times New Roman" w:hAnsi="Times New Roman" w:cs="Times New Roman"/>
          <w:b/>
          <w:bCs/>
          <w:noProof/>
        </w:rPr>
        <w:t>London BM</w:t>
      </w:r>
      <w:r w:rsidRPr="00552DBA">
        <w:rPr>
          <w:rFonts w:ascii="Times New Roman" w:hAnsi="Times New Roman" w:cs="Times New Roman"/>
          <w:noProof/>
        </w:rPr>
        <w:t xml:space="preserve">, </w:t>
      </w:r>
      <w:r w:rsidRPr="00552DBA">
        <w:rPr>
          <w:rFonts w:ascii="Times New Roman" w:hAnsi="Times New Roman" w:cs="Times New Roman"/>
          <w:b/>
          <w:bCs/>
          <w:noProof/>
        </w:rPr>
        <w:t>Sachs NA</w:t>
      </w:r>
      <w:r w:rsidRPr="00552DBA">
        <w:rPr>
          <w:rFonts w:ascii="Times New Roman" w:hAnsi="Times New Roman" w:cs="Times New Roman"/>
          <w:noProof/>
        </w:rPr>
        <w:t xml:space="preserve">, </w:t>
      </w:r>
      <w:r w:rsidRPr="00552DBA">
        <w:rPr>
          <w:rFonts w:ascii="Times New Roman" w:hAnsi="Times New Roman" w:cs="Times New Roman"/>
          <w:b/>
          <w:bCs/>
          <w:noProof/>
        </w:rPr>
        <w:t>Lindberg E</w:t>
      </w:r>
      <w:r w:rsidRPr="00552DBA">
        <w:rPr>
          <w:rFonts w:ascii="Times New Roman" w:hAnsi="Times New Roman" w:cs="Times New Roman"/>
          <w:noProof/>
        </w:rPr>
        <w:t xml:space="preserve">, </w:t>
      </w:r>
      <w:r w:rsidRPr="00552DBA">
        <w:rPr>
          <w:rFonts w:ascii="Times New Roman" w:hAnsi="Times New Roman" w:cs="Times New Roman"/>
          <w:b/>
          <w:bCs/>
          <w:noProof/>
        </w:rPr>
        <w:t>Reimer J</w:t>
      </w:r>
      <w:r w:rsidRPr="00552DBA">
        <w:rPr>
          <w:rFonts w:ascii="Times New Roman" w:hAnsi="Times New Roman" w:cs="Times New Roman"/>
          <w:noProof/>
        </w:rPr>
        <w:t xml:space="preserve">, </w:t>
      </w:r>
      <w:r w:rsidRPr="00552DBA">
        <w:rPr>
          <w:rFonts w:ascii="Times New Roman" w:hAnsi="Times New Roman" w:cs="Times New Roman"/>
          <w:b/>
          <w:bCs/>
          <w:noProof/>
        </w:rPr>
        <w:t>Slutzky MW</w:t>
      </w:r>
      <w:r w:rsidRPr="00552DBA">
        <w:rPr>
          <w:rFonts w:ascii="Times New Roman" w:hAnsi="Times New Roman" w:cs="Times New Roman"/>
          <w:noProof/>
        </w:rPr>
        <w:t xml:space="preserve">, </w:t>
      </w:r>
      <w:r w:rsidRPr="00552DBA">
        <w:rPr>
          <w:rFonts w:ascii="Times New Roman" w:hAnsi="Times New Roman" w:cs="Times New Roman"/>
          <w:b/>
          <w:bCs/>
          <w:noProof/>
        </w:rPr>
        <w:t xml:space="preserve">Hatsopoulos </w:t>
      </w:r>
      <w:r w:rsidRPr="00552DBA">
        <w:rPr>
          <w:rFonts w:ascii="Times New Roman" w:hAnsi="Times New Roman" w:cs="Times New Roman"/>
          <w:b/>
          <w:bCs/>
          <w:noProof/>
        </w:rPr>
        <w:lastRenderedPageBreak/>
        <w:t>NG</w:t>
      </w:r>
      <w:r w:rsidRPr="00552DBA">
        <w:rPr>
          <w:rFonts w:ascii="Times New Roman" w:hAnsi="Times New Roman" w:cs="Times New Roman"/>
          <w:noProof/>
        </w:rPr>
        <w:t xml:space="preserve">, </w:t>
      </w:r>
      <w:r w:rsidRPr="00552DBA">
        <w:rPr>
          <w:rFonts w:ascii="Times New Roman" w:hAnsi="Times New Roman" w:cs="Times New Roman"/>
          <w:b/>
          <w:bCs/>
          <w:noProof/>
        </w:rPr>
        <w:t>Miller LE</w:t>
      </w:r>
      <w:r w:rsidRPr="00552DBA">
        <w:rPr>
          <w:rFonts w:ascii="Times New Roman" w:hAnsi="Times New Roman" w:cs="Times New Roman"/>
          <w:noProof/>
        </w:rPr>
        <w:t xml:space="preserve">, </w:t>
      </w:r>
      <w:r w:rsidRPr="00552DBA">
        <w:rPr>
          <w:rFonts w:ascii="Times New Roman" w:hAnsi="Times New Roman" w:cs="Times New Roman"/>
          <w:b/>
          <w:bCs/>
          <w:noProof/>
        </w:rPr>
        <w:t>Kording KP</w:t>
      </w:r>
      <w:r w:rsidRPr="00552DBA">
        <w:rPr>
          <w:rFonts w:ascii="Times New Roman" w:hAnsi="Times New Roman" w:cs="Times New Roman"/>
          <w:noProof/>
        </w:rPr>
        <w:t xml:space="preserve">. Statistical assessment of the stability of neural movement representations. </w:t>
      </w:r>
      <w:r w:rsidRPr="00552DBA">
        <w:rPr>
          <w:rFonts w:ascii="Times New Roman" w:hAnsi="Times New Roman" w:cs="Times New Roman"/>
          <w:i/>
          <w:iCs/>
          <w:noProof/>
        </w:rPr>
        <w:t>J Neurophysiol</w:t>
      </w:r>
      <w:r w:rsidRPr="00552DBA">
        <w:rPr>
          <w:rFonts w:ascii="Times New Roman" w:hAnsi="Times New Roman" w:cs="Times New Roman"/>
          <w:noProof/>
        </w:rPr>
        <w:t xml:space="preserve"> 106: 764–774, 2011.</w:t>
      </w:r>
    </w:p>
    <w:p w14:paraId="1B949D87"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Tomko GJ</w:t>
      </w:r>
      <w:r w:rsidRPr="00552DBA">
        <w:rPr>
          <w:rFonts w:ascii="Times New Roman" w:hAnsi="Times New Roman" w:cs="Times New Roman"/>
          <w:noProof/>
        </w:rPr>
        <w:t xml:space="preserve">, </w:t>
      </w:r>
      <w:r w:rsidRPr="00552DBA">
        <w:rPr>
          <w:rFonts w:ascii="Times New Roman" w:hAnsi="Times New Roman" w:cs="Times New Roman"/>
          <w:b/>
          <w:bCs/>
          <w:noProof/>
        </w:rPr>
        <w:t>Crapper DR</w:t>
      </w:r>
      <w:r w:rsidRPr="00552DBA">
        <w:rPr>
          <w:rFonts w:ascii="Times New Roman" w:hAnsi="Times New Roman" w:cs="Times New Roman"/>
          <w:noProof/>
        </w:rPr>
        <w:t xml:space="preserve">. Neuronal Variability - Nonstationary Responses to Identical Visual-Stimuli. </w:t>
      </w:r>
      <w:r w:rsidRPr="00552DBA">
        <w:rPr>
          <w:rFonts w:ascii="Times New Roman" w:hAnsi="Times New Roman" w:cs="Times New Roman"/>
          <w:i/>
          <w:iCs/>
          <w:noProof/>
        </w:rPr>
        <w:t>Brain Res</w:t>
      </w:r>
      <w:r w:rsidRPr="00552DBA">
        <w:rPr>
          <w:rFonts w:ascii="Times New Roman" w:hAnsi="Times New Roman" w:cs="Times New Roman"/>
          <w:noProof/>
        </w:rPr>
        <w:t xml:space="preserve"> 79: 405–418, 1974.</w:t>
      </w:r>
    </w:p>
    <w:p w14:paraId="2F6C0109"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Wei G</w:t>
      </w:r>
      <w:r w:rsidRPr="00552DBA">
        <w:rPr>
          <w:rFonts w:ascii="Times New Roman" w:hAnsi="Times New Roman" w:cs="Times New Roman"/>
          <w:noProof/>
        </w:rPr>
        <w:t xml:space="preserve">, </w:t>
      </w:r>
      <w:r w:rsidRPr="00552DBA">
        <w:rPr>
          <w:rFonts w:ascii="Times New Roman" w:hAnsi="Times New Roman" w:cs="Times New Roman"/>
          <w:b/>
          <w:bCs/>
          <w:noProof/>
        </w:rPr>
        <w:t>Stevenson IH</w:t>
      </w:r>
      <w:r w:rsidRPr="00552DBA">
        <w:rPr>
          <w:rFonts w:ascii="Times New Roman" w:hAnsi="Times New Roman" w:cs="Times New Roman"/>
          <w:noProof/>
        </w:rPr>
        <w:t xml:space="preserve">. Tracking Fast and Slow Changes in Synaptic Weights From Simultaneously Observed Pre- and Postsynaptic Spiking. </w:t>
      </w:r>
      <w:r w:rsidRPr="00552DBA">
        <w:rPr>
          <w:rFonts w:ascii="Times New Roman" w:hAnsi="Times New Roman" w:cs="Times New Roman"/>
          <w:i/>
          <w:iCs/>
          <w:noProof/>
        </w:rPr>
        <w:t>Neural Comput</w:t>
      </w:r>
      <w:r w:rsidRPr="00552DBA">
        <w:rPr>
          <w:rFonts w:ascii="Times New Roman" w:hAnsi="Times New Roman" w:cs="Times New Roman"/>
          <w:noProof/>
        </w:rPr>
        <w:t xml:space="preserve"> 33: 2682–2709, 2021.</w:t>
      </w:r>
    </w:p>
    <w:p w14:paraId="5D708A90" w14:textId="77777777" w:rsidR="00552DBA" w:rsidRPr="00552DBA" w:rsidRDefault="00552DBA" w:rsidP="00A85603">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Williams AH</w:t>
      </w:r>
      <w:r w:rsidRPr="00552DBA">
        <w:rPr>
          <w:rFonts w:ascii="Times New Roman" w:hAnsi="Times New Roman" w:cs="Times New Roman"/>
          <w:noProof/>
        </w:rPr>
        <w:t xml:space="preserve">, </w:t>
      </w:r>
      <w:r w:rsidRPr="00552DBA">
        <w:rPr>
          <w:rFonts w:ascii="Times New Roman" w:hAnsi="Times New Roman" w:cs="Times New Roman"/>
          <w:b/>
          <w:bCs/>
          <w:noProof/>
        </w:rPr>
        <w:t>Degleris A</w:t>
      </w:r>
      <w:r w:rsidRPr="00552DBA">
        <w:rPr>
          <w:rFonts w:ascii="Times New Roman" w:hAnsi="Times New Roman" w:cs="Times New Roman"/>
          <w:noProof/>
        </w:rPr>
        <w:t xml:space="preserve">, </w:t>
      </w:r>
      <w:r w:rsidRPr="00552DBA">
        <w:rPr>
          <w:rFonts w:ascii="Times New Roman" w:hAnsi="Times New Roman" w:cs="Times New Roman"/>
          <w:b/>
          <w:bCs/>
          <w:noProof/>
        </w:rPr>
        <w:t>Wang Y</w:t>
      </w:r>
      <w:r w:rsidRPr="00552DBA">
        <w:rPr>
          <w:rFonts w:ascii="Times New Roman" w:hAnsi="Times New Roman" w:cs="Times New Roman"/>
          <w:noProof/>
        </w:rPr>
        <w:t xml:space="preserve">, </w:t>
      </w:r>
      <w:r w:rsidRPr="00552DBA">
        <w:rPr>
          <w:rFonts w:ascii="Times New Roman" w:hAnsi="Times New Roman" w:cs="Times New Roman"/>
          <w:b/>
          <w:bCs/>
          <w:noProof/>
        </w:rPr>
        <w:t>Linderman SW</w:t>
      </w:r>
      <w:r w:rsidRPr="00552DBA">
        <w:rPr>
          <w:rFonts w:ascii="Times New Roman" w:hAnsi="Times New Roman" w:cs="Times New Roman"/>
          <w:noProof/>
        </w:rPr>
        <w:t xml:space="preserve">. Point process models for sequence detection in high-dimensional neural spike trains [Online]. </w:t>
      </w:r>
      <w:r w:rsidRPr="00552DBA">
        <w:rPr>
          <w:rFonts w:ascii="Times New Roman" w:hAnsi="Times New Roman" w:cs="Times New Roman"/>
          <w:i/>
          <w:iCs/>
          <w:noProof/>
        </w:rPr>
        <w:t>Adv Neural Inf Process Syst</w:t>
      </w:r>
      <w:r w:rsidRPr="00552DBA">
        <w:rPr>
          <w:rFonts w:ascii="Times New Roman" w:hAnsi="Times New Roman" w:cs="Times New Roman"/>
          <w:noProof/>
        </w:rPr>
        <w:t xml:space="preserve"> 2020-Decem, 2020https://arxiv.org/abs/2010.04875v1 [9 Jan. 2022].</w:t>
      </w:r>
    </w:p>
    <w:p w14:paraId="6C1E769B" w14:textId="77F7A528" w:rsidR="00D54D25" w:rsidRDefault="00D27569" w:rsidP="00A85603">
      <w:pPr>
        <w:widowControl w:val="0"/>
        <w:autoSpaceDE w:val="0"/>
        <w:autoSpaceDN w:val="0"/>
        <w:adjustRightInd w:val="0"/>
        <w:spacing w:line="240" w:lineRule="auto"/>
        <w:ind w:left="480" w:hanging="480"/>
      </w:pPr>
      <w:r>
        <w:fldChar w:fldCharType="end"/>
      </w:r>
    </w:p>
    <w:p w14:paraId="7287F859" w14:textId="40B9C051" w:rsidR="001B3C0C" w:rsidRDefault="001B3C0C" w:rsidP="00A85603">
      <w:pPr>
        <w:spacing w:line="240" w:lineRule="auto"/>
        <w:jc w:val="left"/>
      </w:pPr>
      <w:r>
        <w:br w:type="page"/>
      </w:r>
    </w:p>
    <w:p w14:paraId="0DEB7311" w14:textId="1F3532B7" w:rsidR="00D3079B" w:rsidRDefault="006044CC" w:rsidP="00A85603">
      <w:pPr>
        <w:pStyle w:val="Heading1"/>
        <w:spacing w:line="240" w:lineRule="auto"/>
      </w:pPr>
      <w:r>
        <w:lastRenderedPageBreak/>
        <w:t>Appendix</w:t>
      </w:r>
    </w:p>
    <w:p w14:paraId="12F5A0A2" w14:textId="77777777" w:rsidR="00FF27D1" w:rsidRPr="001D2909" w:rsidRDefault="00FF27D1" w:rsidP="00A85603">
      <w:pPr>
        <w:pStyle w:val="Heading2"/>
        <w:spacing w:line="240" w:lineRule="auto"/>
        <w:rPr>
          <w:color w:val="auto"/>
        </w:rPr>
      </w:pPr>
      <w:r>
        <w:rPr>
          <w:color w:val="auto"/>
        </w:rPr>
        <w:t>Quantifying Uncertainties</w:t>
      </w:r>
    </w:p>
    <w:p w14:paraId="24B9E40E" w14:textId="77777777" w:rsidR="005713EA" w:rsidRDefault="00FF27D1" w:rsidP="00A85603">
      <w:pPr>
        <w:spacing w:line="240" w:lineRule="auto"/>
      </w:pPr>
      <w:r>
        <w:t xml:space="preserve">After convergence, we have an approximation of the log-posterior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w:t>
      </w:r>
      <w:r w:rsidR="005713EA" w:rsidRPr="005713EA">
        <w:t>he uncertainty about the CMP parameters, as well as about the mean rate at each time.</w:t>
      </w:r>
    </w:p>
    <w:p w14:paraId="12564F62" w14:textId="3A196E2E" w:rsidR="00FF27D1" w:rsidRPr="0076109C" w:rsidRDefault="005713EA" w:rsidP="00A85603">
      <w:pPr>
        <w:spacing w:line="240" w:lineRule="auto"/>
        <w:rPr>
          <w:bCs/>
          <w:color w:val="FF0000"/>
        </w:rPr>
      </w:pPr>
      <w:r w:rsidRPr="005713EA">
        <w:t>The CMP parameters are log-normal distributed.</w:t>
      </w:r>
      <w:r w:rsidR="00FF27D1">
        <w:t xml:space="preserve"> </w:t>
      </w:r>
      <w:r>
        <w:t>L</w:t>
      </w:r>
      <w:r w:rsidR="00FF27D1">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FF27D1">
        <w:t xml:space="preserve">, then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t</m:t>
                    </m:r>
                  </m:sub>
                </m:sSub>
              </m:e>
            </m:d>
          </m:e>
          <m:sup>
            <m:r>
              <w:rPr>
                <w:rFonts w:ascii="Cambria Math" w:hAnsi="Cambria Math"/>
              </w:rPr>
              <m:t>'</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rsidR="00942B5B">
        <w:t xml:space="preserve">. Denote the variance of CMP parameters as </w:t>
      </w:r>
      <m:oMath>
        <m:sSub>
          <m:sSubPr>
            <m:ctrlPr>
              <w:rPr>
                <w:rFonts w:ascii="Cambria Math" w:hAnsi="Cambria Math"/>
                <w:b/>
                <w:i/>
              </w:rPr>
            </m:ctrlPr>
          </m:sSubPr>
          <m:e>
            <m:r>
              <m:rPr>
                <m:sty m:val="bi"/>
              </m:rPr>
              <w:rPr>
                <w:rFonts w:ascii="Cambria Math" w:hAnsi="Cambria Math"/>
              </w:rPr>
              <m:t>V</m:t>
            </m:r>
          </m:e>
          <m:sub>
            <m:r>
              <w:rPr>
                <w:rFonts w:ascii="Cambria Math" w:hAnsi="Cambria Math"/>
              </w:rPr>
              <m:t>it</m:t>
            </m:r>
          </m:sub>
        </m:sSub>
      </m:oMath>
      <w:r w:rsidR="00942B5B">
        <w:rPr>
          <w:bCs/>
        </w:rPr>
        <w:t xml:space="preserve">. </w:t>
      </w:r>
      <w:r w:rsidRPr="0076109C">
        <w:rPr>
          <w:bCs/>
          <w:color w:val="FF0000"/>
        </w:rPr>
        <w:t xml:space="preserve">The variance can be easily found in Wiki. If I write it out, I need to define some useless notations. </w:t>
      </w:r>
      <m:oMath>
        <m:d>
          <m:dPr>
            <m:ctrlPr>
              <w:rPr>
                <w:rFonts w:ascii="Cambria Math" w:hAnsi="Cambria Math"/>
                <w:i/>
                <w:color w:val="FF0000"/>
              </w:rPr>
            </m:ctrlPr>
          </m:dPr>
          <m:e>
            <m:m>
              <m:mPr>
                <m:mcs>
                  <m:mc>
                    <m:mcPr>
                      <m:count m:val="1"/>
                      <m:mcJc m:val="center"/>
                    </m:mcPr>
                  </m:mc>
                </m:mcs>
                <m:ctrlPr>
                  <w:rPr>
                    <w:rFonts w:ascii="Cambria Math" w:hAnsi="Cambria Math"/>
                    <w:i/>
                    <w:color w:val="FF0000"/>
                  </w:rPr>
                </m:ctrlPr>
              </m:mPr>
              <m:mr>
                <m:e>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it</m:t>
                      </m:r>
                    </m:sub>
                  </m:sSub>
                </m:e>
              </m:mr>
              <m:mr>
                <m:e>
                  <m:sSub>
                    <m:sSubPr>
                      <m:ctrlPr>
                        <w:rPr>
                          <w:rFonts w:ascii="Cambria Math" w:hAnsi="Cambria Math"/>
                          <w:i/>
                          <w:color w:val="FF0000"/>
                        </w:rPr>
                      </m:ctrlPr>
                    </m:sSubPr>
                    <m:e>
                      <m:r>
                        <w:rPr>
                          <w:rFonts w:ascii="Cambria Math" w:hAnsi="Cambria Math"/>
                          <w:color w:val="FF0000"/>
                        </w:rPr>
                        <m:t>ν</m:t>
                      </m:r>
                    </m:e>
                    <m:sub>
                      <m:r>
                        <w:rPr>
                          <w:rFonts w:ascii="Cambria Math" w:hAnsi="Cambria Math"/>
                          <w:color w:val="FF0000"/>
                        </w:rPr>
                        <m:t>it</m:t>
                      </m:r>
                    </m:sub>
                  </m:sSub>
                </m:e>
              </m:mr>
            </m:m>
          </m:e>
        </m:d>
        <m:r>
          <w:rPr>
            <w:rFonts w:ascii="Cambria Math" w:hAnsi="Cambria Math"/>
            <w:color w:val="FF0000"/>
          </w:rPr>
          <m:t>∼lognormal(</m:t>
        </m:r>
        <m:sSup>
          <m:sSupPr>
            <m:ctrlPr>
              <w:rPr>
                <w:rFonts w:ascii="Cambria Math" w:hAnsi="Cambria Math"/>
                <w:b/>
                <w:bCs/>
                <w:i/>
                <w:color w:val="FF0000"/>
              </w:rPr>
            </m:ctrlPr>
          </m:sSupPr>
          <m:e>
            <m:r>
              <m:rPr>
                <m:sty m:val="bi"/>
              </m:rPr>
              <w:rPr>
                <w:rFonts w:ascii="Cambria Math" w:hAnsi="Cambria Math"/>
                <w:color w:val="FF0000"/>
              </w:rPr>
              <m:t>a</m:t>
            </m:r>
            <m:ctrlPr>
              <w:rPr>
                <w:rFonts w:ascii="Cambria Math" w:hAnsi="Cambria Math"/>
                <w:i/>
                <w:color w:val="FF0000"/>
              </w:rPr>
            </m:ctrlPr>
          </m:e>
          <m:sup>
            <m:r>
              <w:rPr>
                <w:rFonts w:ascii="Cambria Math" w:hAnsi="Cambria Math"/>
                <w:color w:val="FF0000"/>
              </w:rPr>
              <m:t>it</m:t>
            </m:r>
          </m:sup>
        </m:sSup>
        <m:r>
          <w:rPr>
            <w:rFonts w:ascii="Cambria Math" w:hAnsi="Cambria Math"/>
            <w:color w:val="FF0000"/>
          </w:rPr>
          <m:t>,</m:t>
        </m:r>
        <m:sSup>
          <m:sSupPr>
            <m:ctrlPr>
              <w:rPr>
                <w:rFonts w:ascii="Cambria Math" w:hAnsi="Cambria Math"/>
                <w:b/>
                <w:bCs/>
                <w:i/>
                <w:color w:val="FF0000"/>
              </w:rPr>
            </m:ctrlPr>
          </m:sSupPr>
          <m:e>
            <m:r>
              <m:rPr>
                <m:sty m:val="bi"/>
              </m:rPr>
              <w:rPr>
                <w:rFonts w:ascii="Cambria Math" w:hAnsi="Cambria Math"/>
                <w:color w:val="FF0000"/>
              </w:rPr>
              <m:t>S</m:t>
            </m:r>
            <m:ctrlPr>
              <w:rPr>
                <w:rFonts w:ascii="Cambria Math" w:hAnsi="Cambria Math"/>
                <w:i/>
                <w:color w:val="FF0000"/>
              </w:rPr>
            </m:ctrlPr>
          </m:e>
          <m:sup>
            <m:r>
              <w:rPr>
                <w:rFonts w:ascii="Cambria Math" w:hAnsi="Cambria Math"/>
                <w:color w:val="FF0000"/>
              </w:rPr>
              <m:t>it</m:t>
            </m:r>
          </m:sup>
        </m:sSup>
        <m:r>
          <w:rPr>
            <w:rFonts w:ascii="Cambria Math" w:hAnsi="Cambria Math"/>
            <w:color w:val="FF0000"/>
          </w:rPr>
          <m:t>)</m:t>
        </m:r>
      </m:oMath>
      <w:r w:rsidR="00FF27D1" w:rsidRPr="0076109C">
        <w:rPr>
          <w:color w:val="FF0000"/>
        </w:rPr>
        <w:t xml:space="preserve">. </w:t>
      </w:r>
      <w:r w:rsidR="00FF27D1" w:rsidRPr="0076109C">
        <w:rPr>
          <w:bCs/>
          <w:color w:val="FF0000"/>
        </w:rPr>
        <w:t xml:space="preserve">and </w:t>
      </w:r>
      <m:oMath>
        <m:sSub>
          <m:sSubPr>
            <m:ctrlPr>
              <w:rPr>
                <w:rFonts w:ascii="Cambria Math" w:hAnsi="Cambria Math"/>
                <w:bCs/>
                <w:i/>
                <w:color w:val="FF0000"/>
              </w:rPr>
            </m:ctrlPr>
          </m:sSubPr>
          <m:e>
            <m:d>
              <m:dPr>
                <m:begChr m:val="["/>
                <m:endChr m:val="]"/>
                <m:ctrlPr>
                  <w:rPr>
                    <w:rFonts w:ascii="Cambria Math" w:hAnsi="Cambria Math"/>
                    <w:bCs/>
                    <w:i/>
                    <w:color w:val="FF0000"/>
                  </w:rPr>
                </m:ctrlPr>
              </m:dPr>
              <m:e>
                <m:sSub>
                  <m:sSubPr>
                    <m:ctrlPr>
                      <w:rPr>
                        <w:rFonts w:ascii="Cambria Math" w:hAnsi="Cambria Math"/>
                        <w:bCs/>
                        <w:i/>
                        <w:color w:val="FF0000"/>
                      </w:rPr>
                    </m:ctrlPr>
                  </m:sSubPr>
                  <m:e>
                    <m:r>
                      <w:rPr>
                        <w:rFonts w:ascii="Cambria Math" w:hAnsi="Cambria Math"/>
                        <w:color w:val="FF0000"/>
                      </w:rPr>
                      <m:t>V</m:t>
                    </m:r>
                  </m:e>
                  <m:sub>
                    <m:r>
                      <w:rPr>
                        <w:rFonts w:ascii="Cambria Math" w:hAnsi="Cambria Math"/>
                        <w:color w:val="FF0000"/>
                      </w:rPr>
                      <m:t>it</m:t>
                    </m:r>
                  </m:sub>
                </m:sSub>
              </m:e>
            </m:d>
          </m:e>
          <m:sub>
            <m:r>
              <w:rPr>
                <w:rFonts w:ascii="Cambria Math" w:hAnsi="Cambria Math"/>
                <w:color w:val="FF0000"/>
              </w:rPr>
              <m:t>mn</m:t>
            </m:r>
          </m:sub>
        </m:sSub>
        <m:r>
          <w:rPr>
            <w:rFonts w:ascii="Cambria Math" w:hAnsi="Cambria Math"/>
            <w:color w:val="FF0000"/>
          </w:rPr>
          <m:t>=</m:t>
        </m:r>
        <m:sSup>
          <m:sSupPr>
            <m:ctrlPr>
              <w:rPr>
                <w:rFonts w:ascii="Cambria Math" w:hAnsi="Cambria Math"/>
                <w:bCs/>
                <w:i/>
                <w:color w:val="FF0000"/>
              </w:rPr>
            </m:ctrlPr>
          </m:sSupPr>
          <m:e>
            <m:r>
              <w:rPr>
                <w:rFonts w:ascii="Cambria Math" w:hAnsi="Cambria Math"/>
                <w:color w:val="FF0000"/>
              </w:rPr>
              <m:t>e</m:t>
            </m:r>
          </m:e>
          <m:sup>
            <m:sSubSup>
              <m:sSubSupPr>
                <m:ctrlPr>
                  <w:rPr>
                    <w:rFonts w:ascii="Cambria Math" w:hAnsi="Cambria Math"/>
                    <w:bCs/>
                    <w:i/>
                    <w:color w:val="FF0000"/>
                  </w:rPr>
                </m:ctrlPr>
              </m:sSubSupPr>
              <m:e>
                <m:r>
                  <m:rPr>
                    <m:sty m:val="bi"/>
                  </m:rPr>
                  <w:rPr>
                    <w:rFonts w:ascii="Cambria Math" w:hAnsi="Cambria Math"/>
                    <w:color w:val="FF0000"/>
                  </w:rPr>
                  <m:t>a</m:t>
                </m:r>
              </m:e>
              <m:sub>
                <m:r>
                  <w:rPr>
                    <w:rFonts w:ascii="Cambria Math" w:hAnsi="Cambria Math"/>
                    <w:color w:val="FF0000"/>
                  </w:rPr>
                  <m:t>m</m:t>
                </m:r>
              </m:sub>
              <m:sup>
                <m:r>
                  <w:rPr>
                    <w:rFonts w:ascii="Cambria Math" w:hAnsi="Cambria Math"/>
                    <w:color w:val="FF0000"/>
                  </w:rPr>
                  <m:t>it</m:t>
                </m:r>
                <m:ctrlPr>
                  <w:rPr>
                    <w:rFonts w:ascii="Cambria Math" w:hAnsi="Cambria Math"/>
                    <w:i/>
                    <w:color w:val="FF0000"/>
                  </w:rPr>
                </m:ctrlPr>
              </m:sup>
            </m:sSubSup>
            <m:r>
              <w:rPr>
                <w:rFonts w:ascii="Cambria Math" w:hAnsi="Cambria Math"/>
                <w:color w:val="FF0000"/>
              </w:rPr>
              <m:t>+</m:t>
            </m:r>
            <m:sSubSup>
              <m:sSubSupPr>
                <m:ctrlPr>
                  <w:rPr>
                    <w:rFonts w:ascii="Cambria Math" w:hAnsi="Cambria Math"/>
                    <w:bCs/>
                    <w:i/>
                    <w:color w:val="FF0000"/>
                  </w:rPr>
                </m:ctrlPr>
              </m:sSubSupPr>
              <m:e>
                <m:r>
                  <m:rPr>
                    <m:sty m:val="bi"/>
                  </m:rPr>
                  <w:rPr>
                    <w:rFonts w:ascii="Cambria Math" w:hAnsi="Cambria Math"/>
                    <w:color w:val="FF0000"/>
                  </w:rPr>
                  <m:t>a</m:t>
                </m:r>
              </m:e>
              <m:sub>
                <m:r>
                  <w:rPr>
                    <w:rFonts w:ascii="Cambria Math" w:hAnsi="Cambria Math"/>
                    <w:color w:val="FF0000"/>
                  </w:rPr>
                  <m:t>n</m:t>
                </m:r>
              </m:sub>
              <m:sup>
                <m:r>
                  <w:rPr>
                    <w:rFonts w:ascii="Cambria Math" w:hAnsi="Cambria Math"/>
                    <w:color w:val="FF0000"/>
                  </w:rPr>
                  <m:t>it</m:t>
                </m:r>
                <m:ctrlPr>
                  <w:rPr>
                    <w:rFonts w:ascii="Cambria Math" w:hAnsi="Cambria Math"/>
                    <w:i/>
                    <w:color w:val="FF0000"/>
                  </w:rPr>
                </m:ctrlPr>
              </m:sup>
            </m:sSubSup>
            <m:r>
              <w:rPr>
                <w:rFonts w:ascii="Cambria Math" w:hAnsi="Cambria Math"/>
                <w:color w:val="FF0000"/>
              </w:rPr>
              <m:t>+</m:t>
            </m:r>
            <m:f>
              <m:fPr>
                <m:ctrlPr>
                  <w:rPr>
                    <w:rFonts w:ascii="Cambria Math" w:hAnsi="Cambria Math"/>
                    <w:bCs/>
                    <w:i/>
                    <w:color w:val="FF0000"/>
                  </w:rPr>
                </m:ctrlPr>
              </m:fPr>
              <m:num>
                <m:r>
                  <w:rPr>
                    <w:rFonts w:ascii="Cambria Math" w:hAnsi="Cambria Math"/>
                    <w:color w:val="FF0000"/>
                  </w:rPr>
                  <m:t>1</m:t>
                </m:r>
              </m:num>
              <m:den>
                <m:r>
                  <w:rPr>
                    <w:rFonts w:ascii="Cambria Math" w:hAnsi="Cambria Math"/>
                    <w:color w:val="FF0000"/>
                  </w:rPr>
                  <m:t>2</m:t>
                </m:r>
              </m:den>
            </m:f>
            <m:d>
              <m:dPr>
                <m:ctrlPr>
                  <w:rPr>
                    <w:rFonts w:ascii="Cambria Math" w:hAnsi="Cambria Math"/>
                    <w:bCs/>
                    <w:i/>
                    <w:color w:val="FF0000"/>
                  </w:rPr>
                </m:ctrlPr>
              </m:dPr>
              <m:e>
                <m:sSubSup>
                  <m:sSubSupPr>
                    <m:ctrlPr>
                      <w:rPr>
                        <w:rFonts w:ascii="Cambria Math" w:hAnsi="Cambria Math"/>
                        <w:i/>
                        <w:color w:val="FF0000"/>
                      </w:rPr>
                    </m:ctrlPr>
                  </m:sSubSupPr>
                  <m:e>
                    <m:r>
                      <m:rPr>
                        <m:sty m:val="bi"/>
                      </m:rPr>
                      <w:rPr>
                        <w:rFonts w:ascii="Cambria Math" w:hAnsi="Cambria Math"/>
                        <w:color w:val="FF0000"/>
                      </w:rPr>
                      <m:t>S</m:t>
                    </m:r>
                    <m:ctrlPr>
                      <w:rPr>
                        <w:rFonts w:ascii="Cambria Math" w:hAnsi="Cambria Math"/>
                        <w:b/>
                        <w:bCs/>
                        <w:i/>
                        <w:color w:val="FF0000"/>
                      </w:rPr>
                    </m:ctrlPr>
                  </m:e>
                  <m:sub>
                    <m:r>
                      <w:rPr>
                        <w:rFonts w:ascii="Cambria Math" w:hAnsi="Cambria Math"/>
                        <w:color w:val="FF0000"/>
                      </w:rPr>
                      <m:t>mm</m:t>
                    </m:r>
                  </m:sub>
                  <m:sup>
                    <m:r>
                      <w:rPr>
                        <w:rFonts w:ascii="Cambria Math" w:hAnsi="Cambria Math"/>
                        <w:color w:val="FF0000"/>
                      </w:rPr>
                      <m:t>it</m:t>
                    </m:r>
                  </m:sup>
                </m:sSubSup>
                <m:r>
                  <w:rPr>
                    <w:rFonts w:ascii="Cambria Math" w:hAnsi="Cambria Math"/>
                    <w:color w:val="FF0000"/>
                  </w:rPr>
                  <m:t>+</m:t>
                </m:r>
                <m:sSubSup>
                  <m:sSubSupPr>
                    <m:ctrlPr>
                      <w:rPr>
                        <w:rFonts w:ascii="Cambria Math" w:hAnsi="Cambria Math"/>
                        <w:i/>
                        <w:color w:val="FF0000"/>
                      </w:rPr>
                    </m:ctrlPr>
                  </m:sSubSupPr>
                  <m:e>
                    <m:r>
                      <m:rPr>
                        <m:sty m:val="bi"/>
                      </m:rPr>
                      <w:rPr>
                        <w:rFonts w:ascii="Cambria Math" w:hAnsi="Cambria Math"/>
                        <w:color w:val="FF0000"/>
                      </w:rPr>
                      <m:t>S</m:t>
                    </m:r>
                    <m:ctrlPr>
                      <w:rPr>
                        <w:rFonts w:ascii="Cambria Math" w:hAnsi="Cambria Math"/>
                        <w:b/>
                        <w:bCs/>
                        <w:i/>
                        <w:color w:val="FF0000"/>
                      </w:rPr>
                    </m:ctrlPr>
                  </m:e>
                  <m:sub>
                    <m:r>
                      <w:rPr>
                        <w:rFonts w:ascii="Cambria Math" w:hAnsi="Cambria Math"/>
                        <w:color w:val="FF0000"/>
                      </w:rPr>
                      <m:t>nn</m:t>
                    </m:r>
                  </m:sub>
                  <m:sup>
                    <m:r>
                      <w:rPr>
                        <w:rFonts w:ascii="Cambria Math" w:hAnsi="Cambria Math"/>
                        <w:color w:val="FF0000"/>
                      </w:rPr>
                      <m:t>it</m:t>
                    </m:r>
                  </m:sup>
                </m:sSubSup>
              </m:e>
            </m:d>
          </m:sup>
        </m:sSup>
        <m:d>
          <m:dPr>
            <m:ctrlPr>
              <w:rPr>
                <w:rFonts w:ascii="Cambria Math" w:hAnsi="Cambria Math"/>
                <w:bCs/>
                <w:i/>
                <w:color w:val="FF0000"/>
              </w:rPr>
            </m:ctrlPr>
          </m:dPr>
          <m:e>
            <m:sSup>
              <m:sSupPr>
                <m:ctrlPr>
                  <w:rPr>
                    <w:rFonts w:ascii="Cambria Math" w:hAnsi="Cambria Math"/>
                    <w:bCs/>
                    <w:i/>
                    <w:color w:val="FF0000"/>
                  </w:rPr>
                </m:ctrlPr>
              </m:sSupPr>
              <m:e>
                <m:r>
                  <w:rPr>
                    <w:rFonts w:ascii="Cambria Math" w:hAnsi="Cambria Math"/>
                    <w:color w:val="FF0000"/>
                  </w:rPr>
                  <m:t>e</m:t>
                </m:r>
              </m:e>
              <m:sup>
                <m:sSubSup>
                  <m:sSubSupPr>
                    <m:ctrlPr>
                      <w:rPr>
                        <w:rFonts w:ascii="Cambria Math" w:hAnsi="Cambria Math"/>
                        <w:b/>
                        <w:bCs/>
                        <w:i/>
                        <w:color w:val="FF0000"/>
                      </w:rPr>
                    </m:ctrlPr>
                  </m:sSubSupPr>
                  <m:e>
                    <m:r>
                      <m:rPr>
                        <m:sty m:val="bi"/>
                      </m:rPr>
                      <w:rPr>
                        <w:rFonts w:ascii="Cambria Math" w:hAnsi="Cambria Math"/>
                        <w:color w:val="FF0000"/>
                      </w:rPr>
                      <m:t>S</m:t>
                    </m:r>
                  </m:e>
                  <m:sub>
                    <m:r>
                      <w:rPr>
                        <w:rFonts w:ascii="Cambria Math" w:hAnsi="Cambria Math"/>
                        <w:color w:val="FF0000"/>
                      </w:rPr>
                      <m:t>mn</m:t>
                    </m:r>
                  </m:sub>
                  <m:sup>
                    <m:r>
                      <w:rPr>
                        <w:rFonts w:ascii="Cambria Math" w:hAnsi="Cambria Math"/>
                        <w:color w:val="FF0000"/>
                      </w:rPr>
                      <m:t>it</m:t>
                    </m:r>
                    <m:ctrlPr>
                      <w:rPr>
                        <w:rFonts w:ascii="Cambria Math" w:hAnsi="Cambria Math"/>
                        <w:i/>
                        <w:color w:val="FF0000"/>
                      </w:rPr>
                    </m:ctrlPr>
                  </m:sup>
                </m:sSubSup>
              </m:sup>
            </m:sSup>
            <m:r>
              <w:rPr>
                <w:rFonts w:ascii="Cambria Math" w:hAnsi="Cambria Math"/>
                <w:color w:val="FF0000"/>
              </w:rPr>
              <m:t>-1</m:t>
            </m:r>
          </m:e>
        </m:d>
      </m:oMath>
      <w:r w:rsidR="00FF27D1" w:rsidRPr="0076109C">
        <w:rPr>
          <w:bCs/>
          <w:color w:val="FF0000"/>
        </w:rPr>
        <w:t>.</w:t>
      </w:r>
    </w:p>
    <w:p w14:paraId="143026B7" w14:textId="77777777" w:rsidR="00FF27D1" w:rsidRPr="00C45B17" w:rsidRDefault="00FF27D1" w:rsidP="00A85603">
      <w:pPr>
        <w:spacing w:line="240" w:lineRule="auto"/>
        <w:rPr>
          <w:bCs/>
        </w:rPr>
      </w:pPr>
    </w:p>
    <w:p w14:paraId="1649F23B" w14:textId="77777777" w:rsidR="00FF27D1" w:rsidRDefault="00FF27D1" w:rsidP="00A85603">
      <w:pPr>
        <w:spacing w:line="240" w:lineRule="auto"/>
      </w:pPr>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t>, whose variance can be calculated by the Delta method:</w:t>
      </w:r>
    </w:p>
    <w:p w14:paraId="2DDE7A4E" w14:textId="77777777" w:rsidR="00FF27D1" w:rsidRPr="00714ABC" w:rsidRDefault="00137EA9" w:rsidP="00A85603">
      <w:pPr>
        <w:spacing w:line="240" w:lineRule="auto"/>
      </w:pPr>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sSub>
            <m:sSubPr>
              <m:ctrlPr>
                <w:rPr>
                  <w:rFonts w:ascii="Cambria Math" w:hAnsi="Cambria Math"/>
                  <w:bCs/>
                  <w:i/>
                </w:rPr>
              </m:ctrlPr>
            </m:sSubPr>
            <m:e>
              <m:r>
                <m:rPr>
                  <m:sty m:val="bi"/>
                </m:rPr>
                <w:rPr>
                  <w:rFonts w:ascii="Cambria Math" w:hAnsi="Cambria Math"/>
                </w:rPr>
                <m:t>V</m:t>
              </m:r>
              <m:ctrlPr>
                <w:rPr>
                  <w:rFonts w:ascii="Cambria Math" w:hAnsi="Cambria Math"/>
                  <w:b/>
                  <w:i/>
                </w:rPr>
              </m:ctrlPr>
            </m:e>
            <m:sub>
              <m:r>
                <w:rPr>
                  <w:rFonts w:ascii="Cambria Math" w:hAnsi="Cambria Math"/>
                </w:rPr>
                <m:t>it</m:t>
              </m:r>
            </m:sub>
          </m:sSub>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4B06D701" w14:textId="77777777" w:rsidR="00FF27D1" w:rsidRDefault="00FF27D1" w:rsidP="00A85603">
      <w:pPr>
        <w:spacing w:line="240" w:lineRule="auto"/>
      </w:pPr>
    </w:p>
    <w:p w14:paraId="56E7617C" w14:textId="1DF48675" w:rsidR="00FF27D1" w:rsidRDefault="00FF27D1" w:rsidP="00A85603">
      <w:pPr>
        <w:spacing w:line="240" w:lineRule="auto"/>
      </w:pPr>
      <w:r>
        <w:t xml:space="preserve">We can calculate the moments as in the first section of the appendix, or we can use a simpler approximation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t xml:space="preserve"> when </w:t>
      </w:r>
      <m:oMath>
        <m:r>
          <w:rPr>
            <w:rFonts w:ascii="Cambria Math" w:hAnsi="Cambria Math"/>
          </w:rPr>
          <m:t>ν≤1</m:t>
        </m:r>
      </m:oMath>
      <w:r>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t>.</w:t>
      </w:r>
    </w:p>
    <w:p w14:paraId="5924431F" w14:textId="05397AD0" w:rsidR="00FF27D1" w:rsidRDefault="00FF27D1" w:rsidP="00A85603">
      <w:pPr>
        <w:spacing w:line="240" w:lineRule="auto"/>
      </w:pPr>
    </w:p>
    <w:p w14:paraId="5FE15600" w14:textId="77777777" w:rsidR="00FF27D1" w:rsidRPr="00FF27D1" w:rsidRDefault="00FF27D1" w:rsidP="00A85603">
      <w:pPr>
        <w:spacing w:line="240" w:lineRule="auto"/>
      </w:pPr>
    </w:p>
    <w:p w14:paraId="2D40B668" w14:textId="06D58A82" w:rsidR="00D3079B" w:rsidRDefault="005713EA" w:rsidP="00A85603">
      <w:pPr>
        <w:pStyle w:val="Heading2"/>
        <w:spacing w:line="240" w:lineRule="auto"/>
      </w:pPr>
      <w:proofErr w:type="gramStart"/>
      <w:r w:rsidRPr="005713EA">
        <w:t>Moments</w:t>
      </w:r>
      <w:proofErr w:type="gramEnd"/>
      <w:r w:rsidRPr="005713EA">
        <w:t xml:space="preserve"> approximation for Conway-Maxwell Poisson distribution</w:t>
      </w:r>
    </w:p>
    <w:p w14:paraId="171500ED" w14:textId="1376E6C7" w:rsidR="00122A3F" w:rsidRDefault="005713EA" w:rsidP="00A85603">
      <w:pPr>
        <w:spacing w:line="240" w:lineRule="auto"/>
      </w:pPr>
      <w:r w:rsidRPr="005713EA">
        <w:t>To estimate the state-vector for the dynamic CMP model, we need to</w:t>
      </w:r>
      <w:r w:rsidR="00A07841">
        <w:t xml:space="preserve"> find</w:t>
      </w:r>
      <w:r w:rsidRPr="005713EA">
        <w:t xml:space="preserve"> first and second moments for</w:t>
      </w:r>
      <w:r>
        <w:t xml:space="preserve"> </w:t>
      </w:r>
      <m:oMath>
        <m:r>
          <w:rPr>
            <w:rFonts w:ascii="Cambria Math" w:hAnsi="Cambria Math"/>
          </w:rPr>
          <m:t>Y</m:t>
        </m:r>
      </m:oMath>
      <w:r>
        <w:t xml:space="preserve"> and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oMath>
      <w:r>
        <w:t xml:space="preserve">. For </w:t>
      </w:r>
      <m:oMath>
        <m:r>
          <w:rPr>
            <w:rFonts w:ascii="Cambria Math" w:hAnsi="Cambria Math"/>
          </w:rPr>
          <m:t>Y∼CMP(λ,ν)</m:t>
        </m:r>
      </m:oMath>
      <w:r>
        <w:t>,</w:t>
      </w:r>
    </w:p>
    <w:p w14:paraId="400F8431" w14:textId="10E58C89" w:rsidR="005713EA" w:rsidRDefault="005713EA" w:rsidP="00A85603">
      <w:pPr>
        <w:spacing w:line="240" w:lineRule="auto"/>
      </w:pPr>
      <m:oMathPara>
        <m:oMath>
          <m:r>
            <w:rPr>
              <w:rFonts w:ascii="Cambria Math" w:hAnsi="Cambria Math"/>
            </w:rPr>
            <w:lastRenderedPageBreak/>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r>
                <w:rPr>
                  <w:rFonts w:ascii="Cambria Math" w:hAnsi="Cambria Math"/>
                </w:rPr>
                <m:t>Y</m:t>
              </m:r>
            </m:e>
          </m:d>
          <m:r>
            <m:rPr>
              <m:sty m:val="p"/>
            </m:rPr>
            <w:rPr>
              <w:rFonts w:ascii="Cambria Math" w:hAnsi="Cambria Math"/>
            </w:rPr>
            <w:br/>
          </m:r>
        </m:oMath>
        <m:oMath>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E(</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r>
            <w:rPr>
              <w:rFonts w:ascii="Cambria Math" w:hAnsi="Cambria Math"/>
            </w:rPr>
            <m:t>)E(Y)</m:t>
          </m:r>
        </m:oMath>
      </m:oMathPara>
    </w:p>
    <w:p w14:paraId="7AA8C98D" w14:textId="14C9AD63" w:rsidR="005713EA" w:rsidRDefault="00940C2D" w:rsidP="00A85603">
      <w:pPr>
        <w:spacing w:line="240" w:lineRule="auto"/>
      </w:pPr>
      <w:r w:rsidRPr="00940C2D">
        <w:t>Generally, these moments can be calculated by truncated summation.</w:t>
      </w:r>
    </w:p>
    <w:p w14:paraId="6164A816" w14:textId="51F3C7BE" w:rsidR="00940C2D" w:rsidRDefault="00940C2D" w:rsidP="00A85603">
      <w:pPr>
        <w:spacing w:line="240" w:lineRule="auto"/>
      </w:pPr>
    </w:p>
    <w:p w14:paraId="6C13915D" w14:textId="4D69C346" w:rsidR="00DF0933" w:rsidRDefault="00940C2D" w:rsidP="00A85603">
      <w:pPr>
        <w:spacing w:line="240" w:lineRule="auto"/>
      </w:pPr>
      <w:r>
        <w:t xml:space="preserve">However, when </w:t>
      </w:r>
      <m:oMath>
        <m:r>
          <w:rPr>
            <w:rFonts w:ascii="Cambria Math" w:hAnsi="Cambria Math"/>
          </w:rPr>
          <m:t>λ≥2</m:t>
        </m:r>
      </m:oMath>
      <w:r>
        <w:t xml:space="preserve"> and </w:t>
      </w:r>
      <m:oMath>
        <m:r>
          <w:rPr>
            <w:rFonts w:ascii="Cambria Math" w:hAnsi="Cambria Math"/>
          </w:rPr>
          <m:t>ν≤1</m:t>
        </m:r>
      </m:oMath>
      <w:r>
        <w:t xml:space="preserve">, </w:t>
      </w:r>
      <w:r w:rsidRPr="00940C2D">
        <w:t>we need many steps for accurate approximation. In this case, we make use of a previous asymptotic results for efficient calculation.</w:t>
      </w:r>
      <w:r>
        <w:t xml:space="preserve"> Let</w:t>
      </w:r>
      <w:r w:rsidR="00DF0933">
        <w:t xml:space="preserve">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A85603">
      <w:pPr>
        <w:spacing w:line="240" w:lineRule="auto"/>
      </w:pPr>
    </w:p>
    <w:p w14:paraId="5D4E45AA" w14:textId="679E4CD4" w:rsidR="00DF0933" w:rsidRDefault="00DF0933" w:rsidP="00A85603">
      <w:pPr>
        <w:spacing w:line="240" w:lineRule="auto"/>
      </w:pPr>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A85603">
      <w:pPr>
        <w:spacing w:line="240" w:lineRule="auto"/>
      </w:pPr>
    </w:p>
    <w:p w14:paraId="5A69C63E" w14:textId="2B3382BE" w:rsidR="00DF0933" w:rsidRDefault="00DF0933" w:rsidP="00A85603">
      <w:pPr>
        <w:spacing w:line="240" w:lineRule="auto"/>
      </w:pPr>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w:t>
      </w:r>
      <w:proofErr w:type="gramStart"/>
      <w:r w:rsidR="00B20572" w:rsidRPr="009668AF">
        <w:rPr>
          <w:color w:val="FF0000"/>
        </w:rPr>
        <w:t>reference,</w:t>
      </w:r>
      <w:proofErr w:type="gramEnd"/>
      <w:r w:rsidR="00B20572" w:rsidRPr="009668AF">
        <w:rPr>
          <w:color w:val="FF0000"/>
        </w:rPr>
        <w:t xml:space="preserv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85603">
      <w:pPr>
        <w:spacing w:line="240" w:lineRule="auto"/>
      </w:pPr>
      <m:oMathPara>
        <m:oMath>
          <m:r>
            <w:rPr>
              <w:rFonts w:ascii="Cambria Math" w:hAnsi="Cambria Math"/>
              <w:highlight w:val="yellow"/>
            </w:rPr>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A85603">
      <w:pPr>
        <w:spacing w:line="240" w:lineRule="auto"/>
      </w:pPr>
    </w:p>
    <w:p w14:paraId="50272C6F" w14:textId="010D4241" w:rsidR="00DF0933" w:rsidRDefault="00DF0933" w:rsidP="00A85603">
      <w:pPr>
        <w:spacing w:line="240" w:lineRule="auto"/>
      </w:pPr>
    </w:p>
    <w:p w14:paraId="60FC8EE3" w14:textId="5C042E02" w:rsidR="003A4CE2" w:rsidRDefault="00DF0933" w:rsidP="00A85603">
      <w:pPr>
        <w:pStyle w:val="Heading2"/>
        <w:spacing w:line="240" w:lineRule="auto"/>
      </w:pPr>
      <w:r>
        <w:t xml:space="preserve">Gradient and </w:t>
      </w:r>
      <w:r w:rsidR="00480942">
        <w:t xml:space="preserve">Hessian of the </w:t>
      </w:r>
      <w:r>
        <w:t>log-posterior</w:t>
      </w:r>
    </w:p>
    <w:p w14:paraId="6ECF3917" w14:textId="537D73CE" w:rsidR="005511DC" w:rsidRDefault="00480942" w:rsidP="00A85603">
      <w:pPr>
        <w:spacing w:line="240" w:lineRule="auto"/>
      </w:pPr>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A85603">
      <w:pPr>
        <w:spacing w:line="240" w:lineRule="auto"/>
      </w:pPr>
    </w:p>
    <w:p w14:paraId="605D57CE" w14:textId="72FC686A" w:rsidR="00AC455B" w:rsidRDefault="00AC455B" w:rsidP="00A85603">
      <w:pPr>
        <w:spacing w:line="240" w:lineRule="auto"/>
      </w:pPr>
      <w:r>
        <w:lastRenderedPageBreak/>
        <w:t>The gradient</w:t>
      </w:r>
      <w:r w:rsidR="00940C2D">
        <w:t xml:space="preserve"> is</w:t>
      </w:r>
      <w:r>
        <w:t>:</w:t>
      </w:r>
    </w:p>
    <w:p w14:paraId="01A22906" w14:textId="5AA02C7B" w:rsidR="00AC455B" w:rsidRPr="00BF3887" w:rsidRDefault="00137EA9" w:rsidP="00A85603">
      <w:pPr>
        <w:pStyle w:val="ListParagraph"/>
        <w:spacing w:line="240" w:lineRule="auto"/>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3611685B" w14:textId="77777777" w:rsidR="00AC455B" w:rsidRDefault="00AC455B" w:rsidP="00A85603">
      <w:pPr>
        <w:spacing w:line="240" w:lineRule="auto"/>
      </w:pPr>
    </w:p>
    <w:p w14:paraId="12610049" w14:textId="2765DF31" w:rsidR="00DF0933" w:rsidRDefault="00BF3887" w:rsidP="00A85603">
      <w:pPr>
        <w:spacing w:line="240" w:lineRule="auto"/>
      </w:pPr>
      <w:r>
        <w:t xml:space="preserve">The </w:t>
      </w:r>
      <w:r w:rsidR="00EE299E">
        <w:t>H</w:t>
      </w:r>
      <w:r>
        <w:t>essian:</w:t>
      </w:r>
    </w:p>
    <w:p w14:paraId="6A317937" w14:textId="40B7DD2E" w:rsidR="00BF3887" w:rsidRDefault="00BF3887" w:rsidP="00A85603">
      <w:pPr>
        <w:spacing w:line="240" w:lineRule="auto"/>
      </w:pPr>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Para>
    </w:p>
    <w:p w14:paraId="4A8F9A73" w14:textId="6F49AF0A" w:rsidR="00BF3887" w:rsidRDefault="006614C7" w:rsidP="00A85603">
      <w:pPr>
        <w:spacing w:line="240" w:lineRule="auto"/>
      </w:pPr>
      <w:r>
        <w:t xml:space="preserve">, </w:t>
      </w:r>
      <w:proofErr w:type="gramStart"/>
      <w:r>
        <w:t>where</w:t>
      </w:r>
      <w:proofErr w:type="gramEnd"/>
    </w:p>
    <w:p w14:paraId="78CCF8AF" w14:textId="0D69C8AA" w:rsidR="00940C2D" w:rsidRDefault="00137EA9" w:rsidP="00A85603">
      <w:pPr>
        <w:spacing w:line="240" w:lineRule="auto"/>
      </w:pPr>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3FA1783A" w14:textId="21A464DD" w:rsidR="006614C7" w:rsidRDefault="00137EA9" w:rsidP="00A85603">
      <w:pPr>
        <w:spacing w:line="240" w:lineRule="auto"/>
      </w:pPr>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A85603">
      <w:pPr>
        <w:spacing w:line="240" w:lineRule="auto"/>
      </w:pPr>
    </w:p>
    <w:p w14:paraId="55EEA6EF" w14:textId="373F9797" w:rsidR="00ED7060" w:rsidRPr="00C63DA0" w:rsidRDefault="00ED7060" w:rsidP="00A85603">
      <w:pPr>
        <w:spacing w:line="240" w:lineRule="auto"/>
        <w:jc w:val="left"/>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r w:rsidR="00C63DA0">
        <w:t xml:space="preserve"> To ensure the robustness, do </w:t>
      </w:r>
      <w:r w:rsidR="00480942">
        <w:t xml:space="preserve">Fisher </w:t>
      </w:r>
      <w:r w:rsidR="00C63DA0">
        <w:t>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4D3B38">
        <w:t>,</w:t>
      </w:r>
      <w:r w:rsidR="00C63DA0">
        <w:t xml:space="preserve"> so that </w:t>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A85603">
      <w:pPr>
        <w:spacing w:line="240" w:lineRule="auto"/>
      </w:pPr>
    </w:p>
    <w:p w14:paraId="2756C8D8" w14:textId="462CCB87" w:rsidR="00CE6C00" w:rsidRPr="00D3079B" w:rsidRDefault="00CE6C00" w:rsidP="00A85603">
      <w:pPr>
        <w:keepNext/>
        <w:keepLines/>
        <w:spacing w:before="40" w:line="240" w:lineRule="auto"/>
        <w:outlineLvl w:val="1"/>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an Stevenson" w:date="2022-04-18T13:22:00Z" w:initials="IS">
    <w:p w14:paraId="75D7FEA7" w14:textId="77777777" w:rsidR="00B92C39" w:rsidRDefault="00B92C39" w:rsidP="00211CFF">
      <w:pPr>
        <w:pStyle w:val="CommentText"/>
        <w:jc w:val="left"/>
      </w:pPr>
      <w:r>
        <w:rPr>
          <w:rStyle w:val="CommentReference"/>
        </w:rPr>
        <w:annotationRef/>
      </w:r>
      <w:hyperlink r:id="rId1" w:history="1">
        <w:r w:rsidRPr="00211CFF">
          <w:rPr>
            <w:rStyle w:val="Hyperlink"/>
          </w:rPr>
          <w:t>https://www.sciencedirect.com/science/article/pii/S0896627300001033</w:t>
        </w:r>
      </w:hyperlink>
    </w:p>
  </w:comment>
  <w:comment w:id="1" w:author="Ian Stevenson" w:date="2022-04-18T14:03:00Z" w:initials="IS">
    <w:p w14:paraId="3B93A802" w14:textId="77777777" w:rsidR="00455C25" w:rsidRDefault="00005A7C" w:rsidP="002A133D">
      <w:pPr>
        <w:pStyle w:val="CommentText"/>
        <w:jc w:val="left"/>
      </w:pPr>
      <w:r>
        <w:rPr>
          <w:rStyle w:val="CommentReference"/>
        </w:rPr>
        <w:annotationRef/>
      </w:r>
      <w:r w:rsidR="00455C25">
        <w:t>A y-axis "Position" [no units] no y-axis tick numbers. B y-axis "Firing Rate at True Preferred Position", x-axis "Run"</w:t>
      </w:r>
    </w:p>
  </w:comment>
  <w:comment w:id="2" w:author="Ian Stevenson" w:date="2022-04-18T15:21:00Z" w:initials="IS">
    <w:p w14:paraId="02771E52" w14:textId="77777777" w:rsidR="006F45B1" w:rsidRDefault="006F45B1" w:rsidP="00FB7DF9">
      <w:pPr>
        <w:pStyle w:val="CommentText"/>
        <w:jc w:val="left"/>
      </w:pPr>
      <w:r>
        <w:rPr>
          <w:rStyle w:val="CommentReference"/>
        </w:rPr>
        <w:annotationRef/>
      </w:r>
      <w:r>
        <w:t>A y-axis change to degrees [0-360]</w:t>
      </w:r>
    </w:p>
  </w:comment>
  <w:comment w:id="3" w:author="wei ganchao" w:date="2022-03-31T10:18:00Z" w:initials="wg">
    <w:p w14:paraId="48B3AD65" w14:textId="2ED2ED75" w:rsidR="00BD4765" w:rsidRDefault="00BD4765" w:rsidP="004C6F97">
      <w:pPr>
        <w:pStyle w:val="CommentText"/>
        <w:jc w:val="left"/>
      </w:pPr>
      <w:r>
        <w:rPr>
          <w:rStyle w:val="CommentReference"/>
        </w:rPr>
        <w:annotationRef/>
      </w:r>
      <w:r>
        <w:t>No longer exis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D7FEA7" w15:done="0"/>
  <w15:commentEx w15:paraId="3B93A802" w15:done="0"/>
  <w15:commentEx w15:paraId="02771E52" w15:done="0"/>
  <w15:commentEx w15:paraId="48B3AD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7E485" w16cex:dateUtc="2022-04-18T17:22:00Z"/>
  <w16cex:commentExtensible w16cex:durableId="2607EE4E" w16cex:dateUtc="2022-04-18T18:03:00Z"/>
  <w16cex:commentExtensible w16cex:durableId="2608005D" w16cex:dateUtc="2022-04-18T19:21:00Z"/>
  <w16cex:commentExtensible w16cex:durableId="25EFFE62" w16cex:dateUtc="2022-03-31T14: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D7FEA7" w16cid:durableId="2607E485"/>
  <w16cid:commentId w16cid:paraId="3B93A802" w16cid:durableId="2607EE4E"/>
  <w16cid:commentId w16cid:paraId="02771E52" w16cid:durableId="2608005D"/>
  <w16cid:commentId w16cid:paraId="48B3AD65" w16cid:durableId="25EFFE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4B8B18" w14:textId="77777777" w:rsidR="00137EA9" w:rsidRDefault="00137EA9" w:rsidP="009B10EC">
      <w:pPr>
        <w:spacing w:line="240" w:lineRule="auto"/>
      </w:pPr>
      <w:r>
        <w:separator/>
      </w:r>
    </w:p>
  </w:endnote>
  <w:endnote w:type="continuationSeparator" w:id="0">
    <w:p w14:paraId="10093C6B" w14:textId="77777777" w:rsidR="00137EA9" w:rsidRDefault="00137EA9"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Microsoft YaHei"/>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98C6E4" w14:textId="77777777" w:rsidR="00137EA9" w:rsidRDefault="00137EA9" w:rsidP="009B10EC">
      <w:pPr>
        <w:spacing w:line="240" w:lineRule="auto"/>
      </w:pPr>
      <w:r>
        <w:separator/>
      </w:r>
    </w:p>
  </w:footnote>
  <w:footnote w:type="continuationSeparator" w:id="0">
    <w:p w14:paraId="1AA07D17" w14:textId="77777777" w:rsidR="00137EA9" w:rsidRDefault="00137EA9"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AD1838"/>
    <w:multiLevelType w:val="hybridMultilevel"/>
    <w:tmpl w:val="D254631E"/>
    <w:lvl w:ilvl="0" w:tplc="39E2EEEE">
      <w:start w:val="3"/>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2952226">
    <w:abstractNumId w:val="2"/>
  </w:num>
  <w:num w:numId="2" w16cid:durableId="310797578">
    <w:abstractNumId w:val="1"/>
  </w:num>
  <w:num w:numId="3" w16cid:durableId="123426551">
    <w:abstractNumId w:val="0"/>
  </w:num>
  <w:num w:numId="4" w16cid:durableId="127035594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Stevenson">
    <w15:presenceInfo w15:providerId="AD" w15:userId="S::ian.stevenson@uconn.edu::30ee5e27-584b-4064-bb15-2919848031ce"/>
  </w15:person>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037DD"/>
    <w:rsid w:val="00004F4E"/>
    <w:rsid w:val="00005A7C"/>
    <w:rsid w:val="0001339B"/>
    <w:rsid w:val="00013BF2"/>
    <w:rsid w:val="00017F6D"/>
    <w:rsid w:val="00020E4C"/>
    <w:rsid w:val="000224F3"/>
    <w:rsid w:val="00022801"/>
    <w:rsid w:val="00025328"/>
    <w:rsid w:val="000254BF"/>
    <w:rsid w:val="0003199E"/>
    <w:rsid w:val="000335A0"/>
    <w:rsid w:val="000440BB"/>
    <w:rsid w:val="00050A61"/>
    <w:rsid w:val="0005220C"/>
    <w:rsid w:val="00052A6C"/>
    <w:rsid w:val="00053BD9"/>
    <w:rsid w:val="00055116"/>
    <w:rsid w:val="00056609"/>
    <w:rsid w:val="0006649A"/>
    <w:rsid w:val="0007107F"/>
    <w:rsid w:val="00073801"/>
    <w:rsid w:val="00074C38"/>
    <w:rsid w:val="00075888"/>
    <w:rsid w:val="00075B75"/>
    <w:rsid w:val="00081D0C"/>
    <w:rsid w:val="00092349"/>
    <w:rsid w:val="00093A72"/>
    <w:rsid w:val="000968C2"/>
    <w:rsid w:val="000A170A"/>
    <w:rsid w:val="000A4075"/>
    <w:rsid w:val="000A59B2"/>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1DDE"/>
    <w:rsid w:val="000E2D95"/>
    <w:rsid w:val="000E3875"/>
    <w:rsid w:val="000E5175"/>
    <w:rsid w:val="000E736A"/>
    <w:rsid w:val="000F0CE2"/>
    <w:rsid w:val="000F1F2D"/>
    <w:rsid w:val="000F6AD4"/>
    <w:rsid w:val="000F7FB1"/>
    <w:rsid w:val="0010187F"/>
    <w:rsid w:val="00102D28"/>
    <w:rsid w:val="001107D3"/>
    <w:rsid w:val="0011337B"/>
    <w:rsid w:val="001151A6"/>
    <w:rsid w:val="00115B37"/>
    <w:rsid w:val="00122A3F"/>
    <w:rsid w:val="001234DF"/>
    <w:rsid w:val="0012383B"/>
    <w:rsid w:val="0013053A"/>
    <w:rsid w:val="00133180"/>
    <w:rsid w:val="001377C1"/>
    <w:rsid w:val="00137EA9"/>
    <w:rsid w:val="00141274"/>
    <w:rsid w:val="001441CA"/>
    <w:rsid w:val="00147751"/>
    <w:rsid w:val="00150ECA"/>
    <w:rsid w:val="001510F1"/>
    <w:rsid w:val="001522A4"/>
    <w:rsid w:val="001527F5"/>
    <w:rsid w:val="00154BD1"/>
    <w:rsid w:val="0015688E"/>
    <w:rsid w:val="00156EE5"/>
    <w:rsid w:val="00156F5B"/>
    <w:rsid w:val="00157B13"/>
    <w:rsid w:val="00162C3C"/>
    <w:rsid w:val="001675A7"/>
    <w:rsid w:val="00173A7E"/>
    <w:rsid w:val="00177D99"/>
    <w:rsid w:val="001806E5"/>
    <w:rsid w:val="001843DA"/>
    <w:rsid w:val="00185594"/>
    <w:rsid w:val="00196B32"/>
    <w:rsid w:val="001A2F66"/>
    <w:rsid w:val="001A5BF5"/>
    <w:rsid w:val="001B2042"/>
    <w:rsid w:val="001B274E"/>
    <w:rsid w:val="001B2A2E"/>
    <w:rsid w:val="001B3C0C"/>
    <w:rsid w:val="001B57EA"/>
    <w:rsid w:val="001B5D3F"/>
    <w:rsid w:val="001B5D84"/>
    <w:rsid w:val="001B75C9"/>
    <w:rsid w:val="001B7796"/>
    <w:rsid w:val="001B7AED"/>
    <w:rsid w:val="001C40E9"/>
    <w:rsid w:val="001C4F02"/>
    <w:rsid w:val="001C7C1D"/>
    <w:rsid w:val="001D1345"/>
    <w:rsid w:val="001D2909"/>
    <w:rsid w:val="001D3F7C"/>
    <w:rsid w:val="001D5E31"/>
    <w:rsid w:val="001D7913"/>
    <w:rsid w:val="001E1726"/>
    <w:rsid w:val="001E4623"/>
    <w:rsid w:val="001E4DA9"/>
    <w:rsid w:val="001E569C"/>
    <w:rsid w:val="001E6D28"/>
    <w:rsid w:val="001E6EAF"/>
    <w:rsid w:val="001F0231"/>
    <w:rsid w:val="001F3FD6"/>
    <w:rsid w:val="001F6135"/>
    <w:rsid w:val="0020650E"/>
    <w:rsid w:val="00206642"/>
    <w:rsid w:val="00215DCE"/>
    <w:rsid w:val="002163FA"/>
    <w:rsid w:val="002179B0"/>
    <w:rsid w:val="00220F3F"/>
    <w:rsid w:val="0022469B"/>
    <w:rsid w:val="00231D36"/>
    <w:rsid w:val="0023354F"/>
    <w:rsid w:val="00243F7D"/>
    <w:rsid w:val="00245114"/>
    <w:rsid w:val="002462A0"/>
    <w:rsid w:val="00246B01"/>
    <w:rsid w:val="002501CF"/>
    <w:rsid w:val="0025301C"/>
    <w:rsid w:val="00253076"/>
    <w:rsid w:val="00253CE6"/>
    <w:rsid w:val="00255F93"/>
    <w:rsid w:val="0025676C"/>
    <w:rsid w:val="0026011E"/>
    <w:rsid w:val="0026702D"/>
    <w:rsid w:val="0026773A"/>
    <w:rsid w:val="00270F65"/>
    <w:rsid w:val="002717ED"/>
    <w:rsid w:val="00271C13"/>
    <w:rsid w:val="002749D6"/>
    <w:rsid w:val="00274A57"/>
    <w:rsid w:val="00282DF1"/>
    <w:rsid w:val="002876D8"/>
    <w:rsid w:val="00287C33"/>
    <w:rsid w:val="00293505"/>
    <w:rsid w:val="00295B55"/>
    <w:rsid w:val="002A5267"/>
    <w:rsid w:val="002A5F9B"/>
    <w:rsid w:val="002B0AB7"/>
    <w:rsid w:val="002B1076"/>
    <w:rsid w:val="002B2D79"/>
    <w:rsid w:val="002B71AF"/>
    <w:rsid w:val="002C23AD"/>
    <w:rsid w:val="002C31D2"/>
    <w:rsid w:val="002C68ED"/>
    <w:rsid w:val="002D3074"/>
    <w:rsid w:val="002D4B7C"/>
    <w:rsid w:val="002D5583"/>
    <w:rsid w:val="002D57CD"/>
    <w:rsid w:val="002E0B30"/>
    <w:rsid w:val="002E1370"/>
    <w:rsid w:val="002E1B34"/>
    <w:rsid w:val="002E514F"/>
    <w:rsid w:val="002F1A35"/>
    <w:rsid w:val="002F370F"/>
    <w:rsid w:val="002F5346"/>
    <w:rsid w:val="00310064"/>
    <w:rsid w:val="00310A2D"/>
    <w:rsid w:val="003154D7"/>
    <w:rsid w:val="003210A5"/>
    <w:rsid w:val="00323EA1"/>
    <w:rsid w:val="003246AB"/>
    <w:rsid w:val="00331057"/>
    <w:rsid w:val="00332EEB"/>
    <w:rsid w:val="0034545D"/>
    <w:rsid w:val="00345C02"/>
    <w:rsid w:val="00345E38"/>
    <w:rsid w:val="003519C3"/>
    <w:rsid w:val="00352650"/>
    <w:rsid w:val="00353A4B"/>
    <w:rsid w:val="00357863"/>
    <w:rsid w:val="00360633"/>
    <w:rsid w:val="003616AB"/>
    <w:rsid w:val="003626F2"/>
    <w:rsid w:val="00362C12"/>
    <w:rsid w:val="00365F9E"/>
    <w:rsid w:val="0036622C"/>
    <w:rsid w:val="0036712B"/>
    <w:rsid w:val="0037119A"/>
    <w:rsid w:val="00372013"/>
    <w:rsid w:val="00373B1E"/>
    <w:rsid w:val="00374ECA"/>
    <w:rsid w:val="00375553"/>
    <w:rsid w:val="003768A8"/>
    <w:rsid w:val="003771A5"/>
    <w:rsid w:val="00380037"/>
    <w:rsid w:val="00381BED"/>
    <w:rsid w:val="00383D57"/>
    <w:rsid w:val="0039656E"/>
    <w:rsid w:val="003A4CE2"/>
    <w:rsid w:val="003A67DB"/>
    <w:rsid w:val="003B5886"/>
    <w:rsid w:val="003C0251"/>
    <w:rsid w:val="003C1FC7"/>
    <w:rsid w:val="003C3470"/>
    <w:rsid w:val="003D0F47"/>
    <w:rsid w:val="003D1FBB"/>
    <w:rsid w:val="003D582F"/>
    <w:rsid w:val="003E3203"/>
    <w:rsid w:val="003E4657"/>
    <w:rsid w:val="003F3B77"/>
    <w:rsid w:val="00402D57"/>
    <w:rsid w:val="00405F94"/>
    <w:rsid w:val="0041449B"/>
    <w:rsid w:val="004144D0"/>
    <w:rsid w:val="0041742D"/>
    <w:rsid w:val="00417F97"/>
    <w:rsid w:val="004233EC"/>
    <w:rsid w:val="0042431C"/>
    <w:rsid w:val="00424FB1"/>
    <w:rsid w:val="00427C0A"/>
    <w:rsid w:val="0043029A"/>
    <w:rsid w:val="00432C49"/>
    <w:rsid w:val="00434A8B"/>
    <w:rsid w:val="00435E3E"/>
    <w:rsid w:val="00436EEF"/>
    <w:rsid w:val="004413C0"/>
    <w:rsid w:val="004430EE"/>
    <w:rsid w:val="004435A2"/>
    <w:rsid w:val="00445093"/>
    <w:rsid w:val="00446D63"/>
    <w:rsid w:val="00453196"/>
    <w:rsid w:val="00455C25"/>
    <w:rsid w:val="00461A59"/>
    <w:rsid w:val="004622C7"/>
    <w:rsid w:val="00463D54"/>
    <w:rsid w:val="004642BA"/>
    <w:rsid w:val="004715DC"/>
    <w:rsid w:val="00471B64"/>
    <w:rsid w:val="00471D98"/>
    <w:rsid w:val="00473F0C"/>
    <w:rsid w:val="0047722C"/>
    <w:rsid w:val="004773C1"/>
    <w:rsid w:val="00480942"/>
    <w:rsid w:val="004832E9"/>
    <w:rsid w:val="00486406"/>
    <w:rsid w:val="00487CCC"/>
    <w:rsid w:val="004A2188"/>
    <w:rsid w:val="004A666A"/>
    <w:rsid w:val="004B632A"/>
    <w:rsid w:val="004C24E0"/>
    <w:rsid w:val="004C732B"/>
    <w:rsid w:val="004C7526"/>
    <w:rsid w:val="004D3B32"/>
    <w:rsid w:val="004D3B38"/>
    <w:rsid w:val="004D4359"/>
    <w:rsid w:val="004D4B08"/>
    <w:rsid w:val="004E430C"/>
    <w:rsid w:val="004E7FA2"/>
    <w:rsid w:val="004F1861"/>
    <w:rsid w:val="004F1D5F"/>
    <w:rsid w:val="004F2EE7"/>
    <w:rsid w:val="004F6CAE"/>
    <w:rsid w:val="004F7273"/>
    <w:rsid w:val="005014C9"/>
    <w:rsid w:val="00503ACD"/>
    <w:rsid w:val="00503CD6"/>
    <w:rsid w:val="0050402A"/>
    <w:rsid w:val="0051120E"/>
    <w:rsid w:val="0051308F"/>
    <w:rsid w:val="00516050"/>
    <w:rsid w:val="00522AE4"/>
    <w:rsid w:val="00531F87"/>
    <w:rsid w:val="005440FC"/>
    <w:rsid w:val="00544A22"/>
    <w:rsid w:val="00547D81"/>
    <w:rsid w:val="005511DC"/>
    <w:rsid w:val="00552DBA"/>
    <w:rsid w:val="0055435D"/>
    <w:rsid w:val="00560F5D"/>
    <w:rsid w:val="00570BBD"/>
    <w:rsid w:val="005713EA"/>
    <w:rsid w:val="005744B6"/>
    <w:rsid w:val="0057550F"/>
    <w:rsid w:val="00583AB8"/>
    <w:rsid w:val="00584A4C"/>
    <w:rsid w:val="00591A5E"/>
    <w:rsid w:val="005924E8"/>
    <w:rsid w:val="00594885"/>
    <w:rsid w:val="00594E9D"/>
    <w:rsid w:val="00595013"/>
    <w:rsid w:val="005974DC"/>
    <w:rsid w:val="005976BA"/>
    <w:rsid w:val="005A6FAE"/>
    <w:rsid w:val="005B481D"/>
    <w:rsid w:val="005B5F04"/>
    <w:rsid w:val="005C7784"/>
    <w:rsid w:val="005C79AE"/>
    <w:rsid w:val="005D3516"/>
    <w:rsid w:val="005D4FB7"/>
    <w:rsid w:val="005D6238"/>
    <w:rsid w:val="005D6491"/>
    <w:rsid w:val="005E165E"/>
    <w:rsid w:val="005E3BDD"/>
    <w:rsid w:val="005E5113"/>
    <w:rsid w:val="005F239B"/>
    <w:rsid w:val="005F3F7A"/>
    <w:rsid w:val="005F5ED9"/>
    <w:rsid w:val="005F6CED"/>
    <w:rsid w:val="006044CC"/>
    <w:rsid w:val="00605B64"/>
    <w:rsid w:val="00606001"/>
    <w:rsid w:val="00607D35"/>
    <w:rsid w:val="0061064A"/>
    <w:rsid w:val="00610CEA"/>
    <w:rsid w:val="00611C09"/>
    <w:rsid w:val="006120B3"/>
    <w:rsid w:val="0062459C"/>
    <w:rsid w:val="00633792"/>
    <w:rsid w:val="00634306"/>
    <w:rsid w:val="00640263"/>
    <w:rsid w:val="006406C6"/>
    <w:rsid w:val="00644EC3"/>
    <w:rsid w:val="00645ADA"/>
    <w:rsid w:val="00645CCD"/>
    <w:rsid w:val="00646D6A"/>
    <w:rsid w:val="006507D3"/>
    <w:rsid w:val="006614C7"/>
    <w:rsid w:val="00661BC0"/>
    <w:rsid w:val="006633E9"/>
    <w:rsid w:val="00664944"/>
    <w:rsid w:val="006704FB"/>
    <w:rsid w:val="00675624"/>
    <w:rsid w:val="00676CE8"/>
    <w:rsid w:val="00682CAF"/>
    <w:rsid w:val="00684621"/>
    <w:rsid w:val="00684A23"/>
    <w:rsid w:val="00685C09"/>
    <w:rsid w:val="0068620A"/>
    <w:rsid w:val="00694027"/>
    <w:rsid w:val="006942EB"/>
    <w:rsid w:val="00697709"/>
    <w:rsid w:val="00697C64"/>
    <w:rsid w:val="006B0351"/>
    <w:rsid w:val="006B24FE"/>
    <w:rsid w:val="006B3C17"/>
    <w:rsid w:val="006B4AA2"/>
    <w:rsid w:val="006C0592"/>
    <w:rsid w:val="006C1C8B"/>
    <w:rsid w:val="006C20E7"/>
    <w:rsid w:val="006C2652"/>
    <w:rsid w:val="006C6060"/>
    <w:rsid w:val="006D0686"/>
    <w:rsid w:val="006D2659"/>
    <w:rsid w:val="006D31C5"/>
    <w:rsid w:val="006E2203"/>
    <w:rsid w:val="006E26BB"/>
    <w:rsid w:val="006E61ED"/>
    <w:rsid w:val="006F1048"/>
    <w:rsid w:val="006F1D90"/>
    <w:rsid w:val="006F378D"/>
    <w:rsid w:val="006F3DF7"/>
    <w:rsid w:val="006F45B1"/>
    <w:rsid w:val="00705EC1"/>
    <w:rsid w:val="00710253"/>
    <w:rsid w:val="00714ABC"/>
    <w:rsid w:val="00716D51"/>
    <w:rsid w:val="007210FA"/>
    <w:rsid w:val="00733525"/>
    <w:rsid w:val="00733917"/>
    <w:rsid w:val="007350F7"/>
    <w:rsid w:val="00737007"/>
    <w:rsid w:val="0073744D"/>
    <w:rsid w:val="00740E08"/>
    <w:rsid w:val="00741176"/>
    <w:rsid w:val="00741F9A"/>
    <w:rsid w:val="00744B81"/>
    <w:rsid w:val="00745E0F"/>
    <w:rsid w:val="007515AF"/>
    <w:rsid w:val="00755569"/>
    <w:rsid w:val="00755C62"/>
    <w:rsid w:val="00760AB4"/>
    <w:rsid w:val="0076109C"/>
    <w:rsid w:val="00763735"/>
    <w:rsid w:val="007648AE"/>
    <w:rsid w:val="007656E1"/>
    <w:rsid w:val="0077034C"/>
    <w:rsid w:val="00775A3A"/>
    <w:rsid w:val="007762D5"/>
    <w:rsid w:val="007772BC"/>
    <w:rsid w:val="00777CE8"/>
    <w:rsid w:val="007873D3"/>
    <w:rsid w:val="00787531"/>
    <w:rsid w:val="00787D89"/>
    <w:rsid w:val="0079097F"/>
    <w:rsid w:val="00791872"/>
    <w:rsid w:val="00795C92"/>
    <w:rsid w:val="007A602D"/>
    <w:rsid w:val="007A6193"/>
    <w:rsid w:val="007A6572"/>
    <w:rsid w:val="007B452C"/>
    <w:rsid w:val="007B6297"/>
    <w:rsid w:val="007C08A2"/>
    <w:rsid w:val="007C1A37"/>
    <w:rsid w:val="007C2BB7"/>
    <w:rsid w:val="007C6FDE"/>
    <w:rsid w:val="007D1021"/>
    <w:rsid w:val="007D4D97"/>
    <w:rsid w:val="007E3A6A"/>
    <w:rsid w:val="007E409C"/>
    <w:rsid w:val="007E5501"/>
    <w:rsid w:val="007E6723"/>
    <w:rsid w:val="007E7CE1"/>
    <w:rsid w:val="007F1946"/>
    <w:rsid w:val="008024F1"/>
    <w:rsid w:val="0080306A"/>
    <w:rsid w:val="00816911"/>
    <w:rsid w:val="00817235"/>
    <w:rsid w:val="0082447E"/>
    <w:rsid w:val="008360E2"/>
    <w:rsid w:val="00836CCD"/>
    <w:rsid w:val="008438F4"/>
    <w:rsid w:val="00844C49"/>
    <w:rsid w:val="00846538"/>
    <w:rsid w:val="008531BA"/>
    <w:rsid w:val="00853A3D"/>
    <w:rsid w:val="00854B87"/>
    <w:rsid w:val="0086008E"/>
    <w:rsid w:val="00861A8A"/>
    <w:rsid w:val="0087120C"/>
    <w:rsid w:val="00882AB0"/>
    <w:rsid w:val="00883A37"/>
    <w:rsid w:val="00886357"/>
    <w:rsid w:val="008956C1"/>
    <w:rsid w:val="008A410E"/>
    <w:rsid w:val="008A4AFF"/>
    <w:rsid w:val="008A7935"/>
    <w:rsid w:val="008B2722"/>
    <w:rsid w:val="008B692F"/>
    <w:rsid w:val="008C3A8C"/>
    <w:rsid w:val="008C4335"/>
    <w:rsid w:val="008D542F"/>
    <w:rsid w:val="008D72C1"/>
    <w:rsid w:val="008E039D"/>
    <w:rsid w:val="008E51A0"/>
    <w:rsid w:val="008E5EC6"/>
    <w:rsid w:val="008E6A03"/>
    <w:rsid w:val="008F764F"/>
    <w:rsid w:val="008F7EED"/>
    <w:rsid w:val="009008C8"/>
    <w:rsid w:val="00902BB4"/>
    <w:rsid w:val="00903FCA"/>
    <w:rsid w:val="00905ACB"/>
    <w:rsid w:val="00914064"/>
    <w:rsid w:val="00914E8A"/>
    <w:rsid w:val="00916F1D"/>
    <w:rsid w:val="00920285"/>
    <w:rsid w:val="0092058E"/>
    <w:rsid w:val="009229B8"/>
    <w:rsid w:val="00922AC4"/>
    <w:rsid w:val="0092326F"/>
    <w:rsid w:val="00923B91"/>
    <w:rsid w:val="0093670A"/>
    <w:rsid w:val="00936F8F"/>
    <w:rsid w:val="00937201"/>
    <w:rsid w:val="00937DF4"/>
    <w:rsid w:val="00940C2D"/>
    <w:rsid w:val="0094173C"/>
    <w:rsid w:val="00941AE9"/>
    <w:rsid w:val="00942B5B"/>
    <w:rsid w:val="00944F56"/>
    <w:rsid w:val="00946536"/>
    <w:rsid w:val="00946BEA"/>
    <w:rsid w:val="00950230"/>
    <w:rsid w:val="00950493"/>
    <w:rsid w:val="00952FB1"/>
    <w:rsid w:val="009530A1"/>
    <w:rsid w:val="009668AF"/>
    <w:rsid w:val="0097112C"/>
    <w:rsid w:val="009735B7"/>
    <w:rsid w:val="0097421A"/>
    <w:rsid w:val="0097538A"/>
    <w:rsid w:val="0098434A"/>
    <w:rsid w:val="00986D6A"/>
    <w:rsid w:val="00990234"/>
    <w:rsid w:val="009902F2"/>
    <w:rsid w:val="0099346E"/>
    <w:rsid w:val="00993E45"/>
    <w:rsid w:val="00995944"/>
    <w:rsid w:val="00996C17"/>
    <w:rsid w:val="00997EAF"/>
    <w:rsid w:val="009A1545"/>
    <w:rsid w:val="009A2671"/>
    <w:rsid w:val="009A49E7"/>
    <w:rsid w:val="009A67EB"/>
    <w:rsid w:val="009A7B80"/>
    <w:rsid w:val="009B10EC"/>
    <w:rsid w:val="009B22F1"/>
    <w:rsid w:val="009B5928"/>
    <w:rsid w:val="009B61C5"/>
    <w:rsid w:val="009C1731"/>
    <w:rsid w:val="009D07DC"/>
    <w:rsid w:val="009D0B4C"/>
    <w:rsid w:val="009D1475"/>
    <w:rsid w:val="009D4625"/>
    <w:rsid w:val="009D723A"/>
    <w:rsid w:val="009E06DA"/>
    <w:rsid w:val="009F22EC"/>
    <w:rsid w:val="009F3CB4"/>
    <w:rsid w:val="009F4668"/>
    <w:rsid w:val="009F4DA1"/>
    <w:rsid w:val="00A02EEB"/>
    <w:rsid w:val="00A031E4"/>
    <w:rsid w:val="00A03B94"/>
    <w:rsid w:val="00A05D01"/>
    <w:rsid w:val="00A07841"/>
    <w:rsid w:val="00A12EDE"/>
    <w:rsid w:val="00A13D6F"/>
    <w:rsid w:val="00A16019"/>
    <w:rsid w:val="00A2259A"/>
    <w:rsid w:val="00A24C73"/>
    <w:rsid w:val="00A253E4"/>
    <w:rsid w:val="00A32406"/>
    <w:rsid w:val="00A33C4B"/>
    <w:rsid w:val="00A43DD4"/>
    <w:rsid w:val="00A44714"/>
    <w:rsid w:val="00A449E9"/>
    <w:rsid w:val="00A44BE0"/>
    <w:rsid w:val="00A471E3"/>
    <w:rsid w:val="00A47D2A"/>
    <w:rsid w:val="00A508AF"/>
    <w:rsid w:val="00A5511E"/>
    <w:rsid w:val="00A56562"/>
    <w:rsid w:val="00A6091C"/>
    <w:rsid w:val="00A62EA5"/>
    <w:rsid w:val="00A650DA"/>
    <w:rsid w:val="00A733DD"/>
    <w:rsid w:val="00A7374C"/>
    <w:rsid w:val="00A77AAA"/>
    <w:rsid w:val="00A80A0D"/>
    <w:rsid w:val="00A8408E"/>
    <w:rsid w:val="00A843D9"/>
    <w:rsid w:val="00A848DF"/>
    <w:rsid w:val="00A85603"/>
    <w:rsid w:val="00A90961"/>
    <w:rsid w:val="00A91A92"/>
    <w:rsid w:val="00A92917"/>
    <w:rsid w:val="00A93FB6"/>
    <w:rsid w:val="00A97895"/>
    <w:rsid w:val="00AA00FB"/>
    <w:rsid w:val="00AA14F7"/>
    <w:rsid w:val="00AA76D6"/>
    <w:rsid w:val="00AA7FA4"/>
    <w:rsid w:val="00AB1217"/>
    <w:rsid w:val="00AB2A22"/>
    <w:rsid w:val="00AB2B68"/>
    <w:rsid w:val="00AB4515"/>
    <w:rsid w:val="00AB5731"/>
    <w:rsid w:val="00AC16A0"/>
    <w:rsid w:val="00AC455B"/>
    <w:rsid w:val="00AD06D8"/>
    <w:rsid w:val="00AD359C"/>
    <w:rsid w:val="00AD414D"/>
    <w:rsid w:val="00AD4F7B"/>
    <w:rsid w:val="00AD5C48"/>
    <w:rsid w:val="00AD6BAA"/>
    <w:rsid w:val="00AE4031"/>
    <w:rsid w:val="00AE5074"/>
    <w:rsid w:val="00AF2098"/>
    <w:rsid w:val="00B05195"/>
    <w:rsid w:val="00B11B24"/>
    <w:rsid w:val="00B13DA3"/>
    <w:rsid w:val="00B14018"/>
    <w:rsid w:val="00B16DBD"/>
    <w:rsid w:val="00B17CA8"/>
    <w:rsid w:val="00B20572"/>
    <w:rsid w:val="00B216C1"/>
    <w:rsid w:val="00B248AB"/>
    <w:rsid w:val="00B31872"/>
    <w:rsid w:val="00B3447E"/>
    <w:rsid w:val="00B3599F"/>
    <w:rsid w:val="00B4177C"/>
    <w:rsid w:val="00B549F6"/>
    <w:rsid w:val="00B56D37"/>
    <w:rsid w:val="00B57F42"/>
    <w:rsid w:val="00B600C2"/>
    <w:rsid w:val="00B60239"/>
    <w:rsid w:val="00B607DD"/>
    <w:rsid w:val="00B63D17"/>
    <w:rsid w:val="00B65F7C"/>
    <w:rsid w:val="00B660CD"/>
    <w:rsid w:val="00B703F8"/>
    <w:rsid w:val="00B70F6E"/>
    <w:rsid w:val="00B710D5"/>
    <w:rsid w:val="00B7292E"/>
    <w:rsid w:val="00B77175"/>
    <w:rsid w:val="00B77CC3"/>
    <w:rsid w:val="00B77E7E"/>
    <w:rsid w:val="00B850F6"/>
    <w:rsid w:val="00B858D8"/>
    <w:rsid w:val="00B91D3B"/>
    <w:rsid w:val="00B92C39"/>
    <w:rsid w:val="00B9418E"/>
    <w:rsid w:val="00B94B85"/>
    <w:rsid w:val="00B9579D"/>
    <w:rsid w:val="00B970FA"/>
    <w:rsid w:val="00B97B72"/>
    <w:rsid w:val="00BA27A9"/>
    <w:rsid w:val="00BA2909"/>
    <w:rsid w:val="00BA49BB"/>
    <w:rsid w:val="00BB029C"/>
    <w:rsid w:val="00BB570A"/>
    <w:rsid w:val="00BC5AEF"/>
    <w:rsid w:val="00BC6174"/>
    <w:rsid w:val="00BD35A0"/>
    <w:rsid w:val="00BD4765"/>
    <w:rsid w:val="00BE0CCE"/>
    <w:rsid w:val="00BE2EE2"/>
    <w:rsid w:val="00BE461A"/>
    <w:rsid w:val="00BE6663"/>
    <w:rsid w:val="00BE7D30"/>
    <w:rsid w:val="00BF025E"/>
    <w:rsid w:val="00BF14B1"/>
    <w:rsid w:val="00BF2C08"/>
    <w:rsid w:val="00BF3887"/>
    <w:rsid w:val="00C009AE"/>
    <w:rsid w:val="00C05D37"/>
    <w:rsid w:val="00C1027C"/>
    <w:rsid w:val="00C1620F"/>
    <w:rsid w:val="00C20B61"/>
    <w:rsid w:val="00C231B5"/>
    <w:rsid w:val="00C2412A"/>
    <w:rsid w:val="00C40401"/>
    <w:rsid w:val="00C40E86"/>
    <w:rsid w:val="00C45B17"/>
    <w:rsid w:val="00C51C1F"/>
    <w:rsid w:val="00C54010"/>
    <w:rsid w:val="00C54C1F"/>
    <w:rsid w:val="00C5653A"/>
    <w:rsid w:val="00C57093"/>
    <w:rsid w:val="00C57962"/>
    <w:rsid w:val="00C62A69"/>
    <w:rsid w:val="00C62C68"/>
    <w:rsid w:val="00C63DA0"/>
    <w:rsid w:val="00C71C1E"/>
    <w:rsid w:val="00C756EE"/>
    <w:rsid w:val="00C75989"/>
    <w:rsid w:val="00C80F49"/>
    <w:rsid w:val="00C8327E"/>
    <w:rsid w:val="00C90803"/>
    <w:rsid w:val="00C91055"/>
    <w:rsid w:val="00C919C5"/>
    <w:rsid w:val="00C9305C"/>
    <w:rsid w:val="00C970A6"/>
    <w:rsid w:val="00C97469"/>
    <w:rsid w:val="00CA23C8"/>
    <w:rsid w:val="00CA3603"/>
    <w:rsid w:val="00CA3B36"/>
    <w:rsid w:val="00CB1EE2"/>
    <w:rsid w:val="00CC050A"/>
    <w:rsid w:val="00CC25AF"/>
    <w:rsid w:val="00CC3ADA"/>
    <w:rsid w:val="00CC5D7B"/>
    <w:rsid w:val="00CC7D75"/>
    <w:rsid w:val="00CD06DF"/>
    <w:rsid w:val="00CD190D"/>
    <w:rsid w:val="00CD4D84"/>
    <w:rsid w:val="00CD7DD7"/>
    <w:rsid w:val="00CE5FFB"/>
    <w:rsid w:val="00CE6C00"/>
    <w:rsid w:val="00CF16EF"/>
    <w:rsid w:val="00CF19DE"/>
    <w:rsid w:val="00CF1BE1"/>
    <w:rsid w:val="00D00308"/>
    <w:rsid w:val="00D0081A"/>
    <w:rsid w:val="00D00AE7"/>
    <w:rsid w:val="00D064B9"/>
    <w:rsid w:val="00D072B0"/>
    <w:rsid w:val="00D1093F"/>
    <w:rsid w:val="00D12651"/>
    <w:rsid w:val="00D15F48"/>
    <w:rsid w:val="00D20A81"/>
    <w:rsid w:val="00D24769"/>
    <w:rsid w:val="00D255BE"/>
    <w:rsid w:val="00D27569"/>
    <w:rsid w:val="00D3079B"/>
    <w:rsid w:val="00D30DD2"/>
    <w:rsid w:val="00D316B2"/>
    <w:rsid w:val="00D31ED6"/>
    <w:rsid w:val="00D31F22"/>
    <w:rsid w:val="00D34C9E"/>
    <w:rsid w:val="00D40C6A"/>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83427"/>
    <w:rsid w:val="00D84C63"/>
    <w:rsid w:val="00D869B0"/>
    <w:rsid w:val="00D96925"/>
    <w:rsid w:val="00D971CF"/>
    <w:rsid w:val="00DA135D"/>
    <w:rsid w:val="00DA18D4"/>
    <w:rsid w:val="00DA5B54"/>
    <w:rsid w:val="00DA74B1"/>
    <w:rsid w:val="00DB2B64"/>
    <w:rsid w:val="00DB4154"/>
    <w:rsid w:val="00DB4220"/>
    <w:rsid w:val="00DB43F0"/>
    <w:rsid w:val="00DB4BD0"/>
    <w:rsid w:val="00DB5B34"/>
    <w:rsid w:val="00DB76EC"/>
    <w:rsid w:val="00DC20E9"/>
    <w:rsid w:val="00DC5909"/>
    <w:rsid w:val="00DC6712"/>
    <w:rsid w:val="00DC75C2"/>
    <w:rsid w:val="00DD3A37"/>
    <w:rsid w:val="00DD52B2"/>
    <w:rsid w:val="00DD561C"/>
    <w:rsid w:val="00DE0B6D"/>
    <w:rsid w:val="00DE39F2"/>
    <w:rsid w:val="00DF0933"/>
    <w:rsid w:val="00DF2D31"/>
    <w:rsid w:val="00DF3AB8"/>
    <w:rsid w:val="00DF6835"/>
    <w:rsid w:val="00E06C0A"/>
    <w:rsid w:val="00E10417"/>
    <w:rsid w:val="00E173B0"/>
    <w:rsid w:val="00E24EAF"/>
    <w:rsid w:val="00E25A8C"/>
    <w:rsid w:val="00E37C48"/>
    <w:rsid w:val="00E42725"/>
    <w:rsid w:val="00E52F24"/>
    <w:rsid w:val="00E534BA"/>
    <w:rsid w:val="00E540F8"/>
    <w:rsid w:val="00E560DE"/>
    <w:rsid w:val="00E60EF2"/>
    <w:rsid w:val="00E6163C"/>
    <w:rsid w:val="00E66ED6"/>
    <w:rsid w:val="00E705AB"/>
    <w:rsid w:val="00E71E3B"/>
    <w:rsid w:val="00E83647"/>
    <w:rsid w:val="00E86BEB"/>
    <w:rsid w:val="00E873EF"/>
    <w:rsid w:val="00E87446"/>
    <w:rsid w:val="00E87D30"/>
    <w:rsid w:val="00E90A1B"/>
    <w:rsid w:val="00E92F35"/>
    <w:rsid w:val="00E973BC"/>
    <w:rsid w:val="00EA20EF"/>
    <w:rsid w:val="00EA442D"/>
    <w:rsid w:val="00EC10EA"/>
    <w:rsid w:val="00EC2B2F"/>
    <w:rsid w:val="00EC5E64"/>
    <w:rsid w:val="00ED0D7B"/>
    <w:rsid w:val="00ED1159"/>
    <w:rsid w:val="00ED3561"/>
    <w:rsid w:val="00ED5A3E"/>
    <w:rsid w:val="00ED7060"/>
    <w:rsid w:val="00ED7395"/>
    <w:rsid w:val="00ED7FBA"/>
    <w:rsid w:val="00EE20E6"/>
    <w:rsid w:val="00EE299E"/>
    <w:rsid w:val="00EF3E65"/>
    <w:rsid w:val="00EF466E"/>
    <w:rsid w:val="00EF55B3"/>
    <w:rsid w:val="00EF7C7E"/>
    <w:rsid w:val="00F1025D"/>
    <w:rsid w:val="00F1138E"/>
    <w:rsid w:val="00F13810"/>
    <w:rsid w:val="00F151AB"/>
    <w:rsid w:val="00F179A9"/>
    <w:rsid w:val="00F17FF0"/>
    <w:rsid w:val="00F20401"/>
    <w:rsid w:val="00F23C62"/>
    <w:rsid w:val="00F24C58"/>
    <w:rsid w:val="00F30921"/>
    <w:rsid w:val="00F33F21"/>
    <w:rsid w:val="00F43640"/>
    <w:rsid w:val="00F508B9"/>
    <w:rsid w:val="00F537BB"/>
    <w:rsid w:val="00F5565A"/>
    <w:rsid w:val="00F6064F"/>
    <w:rsid w:val="00F6078C"/>
    <w:rsid w:val="00F6320F"/>
    <w:rsid w:val="00F66A46"/>
    <w:rsid w:val="00F67976"/>
    <w:rsid w:val="00F75E1C"/>
    <w:rsid w:val="00F770C2"/>
    <w:rsid w:val="00F8028E"/>
    <w:rsid w:val="00F81B38"/>
    <w:rsid w:val="00F84301"/>
    <w:rsid w:val="00F8729C"/>
    <w:rsid w:val="00F9479B"/>
    <w:rsid w:val="00F94895"/>
    <w:rsid w:val="00F950B9"/>
    <w:rsid w:val="00F959C9"/>
    <w:rsid w:val="00F9685C"/>
    <w:rsid w:val="00F96A8C"/>
    <w:rsid w:val="00FA4177"/>
    <w:rsid w:val="00FB1F06"/>
    <w:rsid w:val="00FB373E"/>
    <w:rsid w:val="00FB5B78"/>
    <w:rsid w:val="00FB7416"/>
    <w:rsid w:val="00FC0364"/>
    <w:rsid w:val="00FD2241"/>
    <w:rsid w:val="00FD4520"/>
    <w:rsid w:val="00FF027C"/>
    <w:rsid w:val="00FF0DB1"/>
    <w:rsid w:val="00FF27D1"/>
    <w:rsid w:val="00FF29E0"/>
    <w:rsid w:val="00FF4591"/>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 w:type="character" w:styleId="UnresolvedMention">
    <w:name w:val="Unresolved Mention"/>
    <w:basedOn w:val="DefaultParagraphFont"/>
    <w:uiPriority w:val="99"/>
    <w:semiHidden/>
    <w:unhideWhenUsed/>
    <w:rsid w:val="00E87D30"/>
    <w:rPr>
      <w:color w:val="605E5C"/>
      <w:shd w:val="clear" w:color="auto" w:fill="E1DFDD"/>
    </w:rPr>
  </w:style>
  <w:style w:type="character" w:styleId="FollowedHyperlink">
    <w:name w:val="FollowedHyperlink"/>
    <w:basedOn w:val="DefaultParagraphFont"/>
    <w:uiPriority w:val="99"/>
    <w:semiHidden/>
    <w:unhideWhenUsed/>
    <w:rsid w:val="00BD47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iencedirect.com/science/article/pii/S089662730000103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neurosuite.sourceforge.ne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19140</Words>
  <Characters>109098</Characters>
  <Application>Microsoft Office Word</Application>
  <DocSecurity>0</DocSecurity>
  <Lines>909</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Ian Stevenson</cp:lastModifiedBy>
  <cp:revision>2</cp:revision>
  <dcterms:created xsi:type="dcterms:W3CDTF">2022-04-18T19:25:00Z</dcterms:created>
  <dcterms:modified xsi:type="dcterms:W3CDTF">2022-04-18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